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73B337" w14:textId="66BF152E" w:rsidR="00FF71F0" w:rsidRPr="004243EB" w:rsidRDefault="00FF71F0" w:rsidP="00FF71F0">
      <w:pPr>
        <w:rPr>
          <w:b/>
          <w:bCs/>
          <w:sz w:val="28"/>
          <w:szCs w:val="28"/>
        </w:rPr>
      </w:pPr>
      <w:r w:rsidRPr="004243EB">
        <w:rPr>
          <w:b/>
          <w:bCs/>
          <w:sz w:val="28"/>
          <w:szCs w:val="28"/>
        </w:rPr>
        <w:t xml:space="preserve">Story for the course </w:t>
      </w:r>
    </w:p>
    <w:p w14:paraId="22AF23D8" w14:textId="77777777" w:rsidR="00FF71F0" w:rsidRPr="004243EB" w:rsidRDefault="00FF71F0" w:rsidP="00FF71F0">
      <w:pPr>
        <w:jc w:val="both"/>
      </w:pPr>
      <w:r w:rsidRPr="004243EB">
        <w:t>It’s often the case that healthcare providers face numerous challenges daily. Have you ever wondered how they address these challenges with different types of patients? Let us explore how they can help patients more effectively.</w:t>
      </w:r>
    </w:p>
    <w:p w14:paraId="6118C007" w14:textId="36C0667A" w:rsidR="000F0A97" w:rsidRPr="004243EB" w:rsidRDefault="000F0A97" w:rsidP="000F0A97">
      <w:pPr>
        <w:jc w:val="both"/>
        <w:rPr>
          <w:b/>
          <w:bCs/>
        </w:rPr>
      </w:pPr>
      <w:r w:rsidRPr="004243EB">
        <w:rPr>
          <w:b/>
          <w:bCs/>
        </w:rPr>
        <w:t>Before AI Integration:</w:t>
      </w:r>
    </w:p>
    <w:p w14:paraId="46183A1F" w14:textId="499A4453" w:rsidR="000F0A97" w:rsidRPr="004243EB" w:rsidRDefault="000F0A97" w:rsidP="000F0A97">
      <w:pPr>
        <w:jc w:val="both"/>
      </w:pPr>
      <w:r w:rsidRPr="004243EB">
        <w:t xml:space="preserve">It was not very late when Dr. Emma Thompson, a senior physician at a community health center, faced significant challenges in the early detection and treatment of breast cancer. Despite having the best experience in treating cancer, she was unable to diagnose or perform the procedure well enough, Dr Thompson was not occupied with the sophisticated tools and technologies. This was the time when she just wondered if she could have </w:t>
      </w:r>
      <w:r w:rsidR="004353B9" w:rsidRPr="004243EB">
        <w:t>the</w:t>
      </w:r>
      <w:r w:rsidRPr="004243EB">
        <w:t xml:space="preserve"> capability to detect the patient’s cancer before it was too late because of that it led to many discrepancies between the treatment options and the diagnosis process, leading to many clinical errors.</w:t>
      </w:r>
    </w:p>
    <w:p w14:paraId="3A2ECEDA" w14:textId="5C05A657" w:rsidR="000F0A97" w:rsidRPr="004243EB" w:rsidRDefault="000F0A97" w:rsidP="000F0A97">
      <w:pPr>
        <w:jc w:val="both"/>
        <w:rPr>
          <w:b/>
          <w:bCs/>
        </w:rPr>
      </w:pPr>
      <w:r w:rsidRPr="004243EB">
        <w:rPr>
          <w:b/>
          <w:bCs/>
        </w:rPr>
        <w:t>After AI Integration:</w:t>
      </w:r>
    </w:p>
    <w:p w14:paraId="2A9E6048" w14:textId="20FFDC31" w:rsidR="000F0A97" w:rsidRPr="004243EB" w:rsidRDefault="000F0A97" w:rsidP="000F0A97">
      <w:pPr>
        <w:jc w:val="both"/>
      </w:pPr>
      <w:r w:rsidRPr="004243EB">
        <w:t xml:space="preserve">Luckily her successor </w:t>
      </w:r>
      <w:r w:rsidR="004353B9" w:rsidRPr="004243EB">
        <w:t>Dr. Sofia Martinez</w:t>
      </w:r>
      <w:r w:rsidRPr="004243EB">
        <w:t>, a young physician mentored by Dr. Thompson, now practices in the same clinic equipped with AI technology. AI has revolutionized several aspects of breast cancer management:</w:t>
      </w:r>
    </w:p>
    <w:p w14:paraId="18E0674D" w14:textId="26409E64" w:rsidR="000F0A97" w:rsidRPr="004243EB" w:rsidRDefault="000F0A97" w:rsidP="004857F7">
      <w:pPr>
        <w:pStyle w:val="ListParagraph"/>
        <w:numPr>
          <w:ilvl w:val="0"/>
          <w:numId w:val="6"/>
        </w:numPr>
        <w:jc w:val="both"/>
      </w:pPr>
      <w:r w:rsidRPr="004243EB">
        <w:rPr>
          <w:b/>
          <w:bCs/>
        </w:rPr>
        <w:t>Early Detection:</w:t>
      </w:r>
      <w:r w:rsidRPr="004243EB">
        <w:t xml:space="preserve"> AI algorithms analyze mammograms with high precision, identifying potential malignancies that the human eye might miss, thus enabling early detection.</w:t>
      </w:r>
    </w:p>
    <w:p w14:paraId="73E7B0D6" w14:textId="46807BE9" w:rsidR="000F0A97" w:rsidRPr="004243EB" w:rsidRDefault="000F0A97" w:rsidP="004857F7">
      <w:pPr>
        <w:pStyle w:val="ListParagraph"/>
        <w:numPr>
          <w:ilvl w:val="0"/>
          <w:numId w:val="6"/>
        </w:numPr>
        <w:jc w:val="both"/>
      </w:pPr>
      <w:r w:rsidRPr="004243EB">
        <w:rPr>
          <w:b/>
          <w:bCs/>
        </w:rPr>
        <w:t>Treatment Personalization:</w:t>
      </w:r>
      <w:r w:rsidRPr="004243EB">
        <w:t xml:space="preserve"> AI systems quickly process patient data, including genetic information, to recommend personalized treatment plans.</w:t>
      </w:r>
    </w:p>
    <w:p w14:paraId="09B00A13" w14:textId="76B22772" w:rsidR="000F0A97" w:rsidRPr="004243EB" w:rsidRDefault="000F0A97" w:rsidP="004857F7">
      <w:pPr>
        <w:pStyle w:val="ListParagraph"/>
        <w:numPr>
          <w:ilvl w:val="0"/>
          <w:numId w:val="6"/>
        </w:numPr>
        <w:jc w:val="both"/>
      </w:pPr>
      <w:r w:rsidRPr="004243EB">
        <w:rPr>
          <w:b/>
          <w:bCs/>
        </w:rPr>
        <w:t>Drug Discovery:</w:t>
      </w:r>
      <w:r w:rsidRPr="004243EB">
        <w:t xml:space="preserve"> AI accelerates the process of drug discovery by predicting how different drugs can target specific aspects of breast cancer cells. Speeding up not only the research but also the </w:t>
      </w:r>
      <w:r w:rsidR="004353B9" w:rsidRPr="004243EB">
        <w:t>customization</w:t>
      </w:r>
      <w:r w:rsidRPr="004243EB">
        <w:t xml:space="preserve"> of new drugs.</w:t>
      </w:r>
    </w:p>
    <w:p w14:paraId="480626B1" w14:textId="171AD4A0" w:rsidR="000F0A97" w:rsidRPr="004243EB" w:rsidRDefault="004353B9" w:rsidP="000F0A97">
      <w:pPr>
        <w:jc w:val="both"/>
      </w:pPr>
      <w:r w:rsidRPr="004243EB">
        <w:t>Dr. Martinez</w:t>
      </w:r>
      <w:r w:rsidR="000F0A97" w:rsidRPr="004243EB">
        <w:t>, with the mentorship of Dr.</w:t>
      </w:r>
      <w:r w:rsidR="00962E5E" w:rsidRPr="004243EB">
        <w:t xml:space="preserve"> </w:t>
      </w:r>
      <w:r w:rsidR="000F0A97" w:rsidRPr="004243EB">
        <w:t>Thompson, effectively utilizes these AI tools to enhance the clinic’s capabilities, leading to improved patient outcomes, more efficient processes, and a forward-looking approach in the ongoing battle against breast cancer.</w:t>
      </w:r>
    </w:p>
    <w:p w14:paraId="5030806E" w14:textId="02A7AFB6" w:rsidR="00FF71F0" w:rsidRPr="004243EB" w:rsidRDefault="000F0A97" w:rsidP="000F0A97">
      <w:pPr>
        <w:jc w:val="both"/>
      </w:pPr>
      <w:r w:rsidRPr="004243EB">
        <w:t xml:space="preserve">Similarly, healthcare professionals in rural hospitals are also supported by AI. Now, they don’t have to rush to urban hospitals </w:t>
      </w:r>
      <w:r w:rsidR="004353B9" w:rsidRPr="004243EB">
        <w:t>to diagnose</w:t>
      </w:r>
      <w:r w:rsidRPr="004243EB">
        <w:t xml:space="preserve"> infectious diseases. Such is the power of AI in healthcare.</w:t>
      </w:r>
      <w:r w:rsidR="004353B9" w:rsidRPr="004243EB">
        <w:t xml:space="preserve"> </w:t>
      </w:r>
      <w:r w:rsidR="00FF71F0" w:rsidRPr="004243EB">
        <w:t xml:space="preserve">Every action has its opposite reaction. As technology evolves, new challenges inevitably arise that make us more susceptible to changing </w:t>
      </w:r>
      <w:r w:rsidRPr="004243EB">
        <w:t>how</w:t>
      </w:r>
      <w:r w:rsidR="00FF71F0" w:rsidRPr="004243EB">
        <w:t xml:space="preserve"> we think about </w:t>
      </w:r>
      <w:r w:rsidRPr="004243EB">
        <w:t>technology</w:t>
      </w:r>
      <w:r w:rsidR="00FF71F0" w:rsidRPr="004243EB">
        <w:t>.</w:t>
      </w:r>
    </w:p>
    <w:p w14:paraId="6FBBE349" w14:textId="07EC7382" w:rsidR="00FF71F0" w:rsidRPr="004243EB" w:rsidRDefault="00FF71F0" w:rsidP="00FF71F0">
      <w:pPr>
        <w:jc w:val="both"/>
      </w:pPr>
      <w:r w:rsidRPr="004243EB">
        <w:t>The era of AI in healthcare is unfolding, bridging the gap between advanced healthcare systems and underserved healthcare communities. Is the revolution coming? No, it’s already here</w:t>
      </w:r>
      <w:r w:rsidR="000F0A97" w:rsidRPr="004243EB">
        <w:t xml:space="preserve"> and </w:t>
      </w:r>
      <w:r w:rsidRPr="004243EB">
        <w:t>has been a complete blessing for the healthcare industry.</w:t>
      </w:r>
    </w:p>
    <w:p w14:paraId="160B53DE" w14:textId="36E2BFB0" w:rsidR="00FF71F0" w:rsidRPr="004243EB" w:rsidRDefault="00FF71F0" w:rsidP="00FF71F0">
      <w:pPr>
        <w:jc w:val="both"/>
      </w:pPr>
      <w:r w:rsidRPr="004243EB">
        <w:t xml:space="preserve">The course ‘AI in Healthcare: Empowering the Next Generation of Medical Professionals isn’t just about understanding the importance, challenges, threats, advantages, and disadvantages of AI; it’s also about how AI was developed, implemented, managed, maintained, and built for the future. We have included recent case studies, research papers, career development opportunities, and more. Further, </w:t>
      </w:r>
      <w:r w:rsidR="001B6018" w:rsidRPr="004243EB">
        <w:t>t</w:t>
      </w:r>
      <w:r w:rsidRPr="004243EB">
        <w:t xml:space="preserve">his course is designed </w:t>
      </w:r>
      <w:r w:rsidR="000F0A97" w:rsidRPr="004243EB">
        <w:t>for those already interested in the subject and</w:t>
      </w:r>
      <w:r w:rsidRPr="004243EB">
        <w:t xml:space="preserve"> those who wish to participate and learn about the revolutionary changes AI </w:t>
      </w:r>
      <w:r w:rsidR="001B6018" w:rsidRPr="004243EB">
        <w:t>brings</w:t>
      </w:r>
      <w:r w:rsidRPr="004243EB">
        <w:t xml:space="preserve"> to the healthcare sector.</w:t>
      </w:r>
    </w:p>
    <w:p w14:paraId="69E10426" w14:textId="77777777" w:rsidR="00FF71F0" w:rsidRPr="004243EB" w:rsidRDefault="00FF71F0" w:rsidP="00FF71F0">
      <w:pPr>
        <w:jc w:val="both"/>
      </w:pPr>
    </w:p>
    <w:p w14:paraId="7551D551" w14:textId="0D3B3C8F" w:rsidR="00294769" w:rsidRPr="004243EB" w:rsidRDefault="00FF71F0" w:rsidP="00D85C37">
      <w:pPr>
        <w:jc w:val="both"/>
        <w:rPr>
          <w:b/>
          <w:bCs/>
          <w:sz w:val="28"/>
          <w:szCs w:val="28"/>
        </w:rPr>
      </w:pPr>
      <w:r w:rsidRPr="004243EB">
        <w:rPr>
          <w:b/>
          <w:bCs/>
          <w:sz w:val="28"/>
          <w:szCs w:val="28"/>
        </w:rPr>
        <w:t>AI for Health Systems: Foundation and Potential</w:t>
      </w:r>
    </w:p>
    <w:p w14:paraId="705AA0A5" w14:textId="77777777" w:rsidR="00FF71F0" w:rsidRPr="004243EB" w:rsidRDefault="00FF71F0" w:rsidP="00D85C37">
      <w:pPr>
        <w:jc w:val="both"/>
        <w:rPr>
          <w:b/>
          <w:bCs/>
          <w:sz w:val="28"/>
          <w:szCs w:val="28"/>
        </w:rPr>
      </w:pPr>
    </w:p>
    <w:p w14:paraId="1485CEDC" w14:textId="18D8653E" w:rsidR="00D85C37" w:rsidRPr="004243EB" w:rsidRDefault="00D85C37" w:rsidP="00D85C37">
      <w:pPr>
        <w:jc w:val="both"/>
        <w:rPr>
          <w:b/>
          <w:bCs/>
          <w:sz w:val="28"/>
          <w:szCs w:val="28"/>
        </w:rPr>
      </w:pPr>
      <w:r w:rsidRPr="004243EB">
        <w:rPr>
          <w:b/>
          <w:bCs/>
          <w:sz w:val="28"/>
          <w:szCs w:val="28"/>
        </w:rPr>
        <w:t>X1: Introduction to AI in Healthcare - Overview of AI technologies and their core concepts.</w:t>
      </w:r>
    </w:p>
    <w:p w14:paraId="6C5D7854" w14:textId="5465B35E" w:rsidR="00D85C37" w:rsidRPr="004243EB" w:rsidRDefault="00D85C37" w:rsidP="00D85C37">
      <w:pPr>
        <w:jc w:val="both"/>
        <w:rPr>
          <w:b/>
          <w:bCs/>
        </w:rPr>
      </w:pPr>
      <w:r w:rsidRPr="004243EB">
        <w:rPr>
          <w:b/>
          <w:bCs/>
        </w:rPr>
        <w:t xml:space="preserve">What is </w:t>
      </w:r>
      <w:r w:rsidR="009C7D45" w:rsidRPr="004243EB">
        <w:rPr>
          <w:b/>
          <w:bCs/>
        </w:rPr>
        <w:t>Artificial Intelligence (</w:t>
      </w:r>
      <w:r w:rsidRPr="004243EB">
        <w:rPr>
          <w:b/>
          <w:bCs/>
        </w:rPr>
        <w:t>AI</w:t>
      </w:r>
      <w:r w:rsidR="009C7D45" w:rsidRPr="004243EB">
        <w:rPr>
          <w:b/>
          <w:bCs/>
        </w:rPr>
        <w:t>)</w:t>
      </w:r>
      <w:r w:rsidRPr="004243EB">
        <w:rPr>
          <w:b/>
          <w:bCs/>
        </w:rPr>
        <w:t xml:space="preserve">? </w:t>
      </w:r>
    </w:p>
    <w:p w14:paraId="197710F4" w14:textId="21B430C8" w:rsidR="00FF71F0" w:rsidRPr="004243EB" w:rsidRDefault="00D85C37" w:rsidP="00D85C37">
      <w:pPr>
        <w:jc w:val="both"/>
      </w:pPr>
      <w:r w:rsidRPr="004243EB">
        <w:t>Artificial Intelligence (AI) in its broadest sense, is the intelligence showcased by machines, especially computer systems. It is a powerful tool that enables us to use our brains combined with the computer to understand the environments that are necessary to achieve a desired goal by maximizing the ability to communicate effectively. Some of the highly sophisticated AI applications include many domains and applications and provide web searching (Google, Yahoo, Bing), recommendation systems (YouTube, Netflix, and other OTT platforms), understanding human language (Siri, Alexa, Bixby), automated decision-making and processing, etc. Simply put, AI is used in many industries including games and sports.</w:t>
      </w:r>
    </w:p>
    <w:p w14:paraId="73BB9B36" w14:textId="3E4C0C6B" w:rsidR="00D85C37" w:rsidRPr="004243EB" w:rsidRDefault="00D85C37" w:rsidP="00D85C37">
      <w:pPr>
        <w:jc w:val="both"/>
        <w:rPr>
          <w:b/>
          <w:bCs/>
        </w:rPr>
      </w:pPr>
      <w:r w:rsidRPr="004243EB">
        <w:rPr>
          <w:b/>
          <w:bCs/>
        </w:rPr>
        <w:t>Origins and Early Concepts</w:t>
      </w:r>
    </w:p>
    <w:p w14:paraId="7F3E58F4" w14:textId="0B3E6AAD" w:rsidR="00D85C37" w:rsidRPr="004243EB" w:rsidRDefault="00D85C37" w:rsidP="004857F7">
      <w:pPr>
        <w:pStyle w:val="ListParagraph"/>
        <w:numPr>
          <w:ilvl w:val="0"/>
          <w:numId w:val="3"/>
        </w:numPr>
        <w:jc w:val="both"/>
      </w:pPr>
      <w:r w:rsidRPr="004243EB">
        <w:t>The notion of artificial intelligence begins in the realms of literature and speculation. Mary Shelley’s “Frankenstein” (1818) explores themes of synthetic life, while Karel Čapek’s play “R.U.R.” (Rossum’s Universal Robots, 1920) introduces the term ‘robot’ and discusses the idea of manufactured intelligence.</w:t>
      </w:r>
    </w:p>
    <w:p w14:paraId="6F8D8BCC" w14:textId="5FF3DF84" w:rsidR="00D85C37" w:rsidRPr="004243EB" w:rsidRDefault="00D85C37" w:rsidP="004857F7">
      <w:pPr>
        <w:pStyle w:val="ListParagraph"/>
        <w:numPr>
          <w:ilvl w:val="0"/>
          <w:numId w:val="3"/>
        </w:numPr>
        <w:jc w:val="both"/>
      </w:pPr>
      <w:r w:rsidRPr="004243EB">
        <w:t>The concept of machines mimicking human intelligence was further popularized in the mid-20th century, a period often regarded as the golden age of science fiction, which helped lay the conceptual groundwork for AI.</w:t>
      </w:r>
    </w:p>
    <w:p w14:paraId="3B882553" w14:textId="0D2B0359" w:rsidR="00D85C37" w:rsidRPr="004243EB" w:rsidRDefault="00D85C37" w:rsidP="00D85C37">
      <w:pPr>
        <w:jc w:val="both"/>
        <w:rPr>
          <w:b/>
          <w:bCs/>
        </w:rPr>
      </w:pPr>
      <w:r w:rsidRPr="004243EB">
        <w:rPr>
          <w:b/>
          <w:bCs/>
        </w:rPr>
        <w:t>Technological Foundations in the Mid-20th Century</w:t>
      </w:r>
    </w:p>
    <w:p w14:paraId="710CC268" w14:textId="1147FC31" w:rsidR="00D85C37" w:rsidRPr="004243EB" w:rsidRDefault="00D85C37" w:rsidP="004857F7">
      <w:pPr>
        <w:pStyle w:val="ListParagraph"/>
        <w:numPr>
          <w:ilvl w:val="0"/>
          <w:numId w:val="3"/>
        </w:numPr>
        <w:jc w:val="both"/>
      </w:pPr>
      <w:r w:rsidRPr="004243EB">
        <w:t>The 1950s marked significant technical advancements, including the development of the Manchester Small-Scale Experimental Machine, also known as “Baby,” which was the first computer to run a stored program.</w:t>
      </w:r>
    </w:p>
    <w:p w14:paraId="1D9DD78E" w14:textId="7642D395" w:rsidR="00D85C37" w:rsidRPr="004243EB" w:rsidRDefault="00D85C37" w:rsidP="004857F7">
      <w:pPr>
        <w:pStyle w:val="ListParagraph"/>
        <w:numPr>
          <w:ilvl w:val="0"/>
          <w:numId w:val="3"/>
        </w:numPr>
        <w:jc w:val="both"/>
      </w:pPr>
      <w:r w:rsidRPr="004243EB">
        <w:t>During this decade, the seminal question “Can machines think?” was famously posed by Alan Turing, which spurred further interest and research in computational intelligence.</w:t>
      </w:r>
    </w:p>
    <w:p w14:paraId="382EDD7D" w14:textId="260532B1" w:rsidR="00D85C37" w:rsidRPr="004243EB" w:rsidRDefault="00D85C37" w:rsidP="00D85C37">
      <w:pPr>
        <w:jc w:val="both"/>
        <w:rPr>
          <w:b/>
          <w:bCs/>
        </w:rPr>
      </w:pPr>
      <w:r w:rsidRPr="004243EB">
        <w:rPr>
          <w:b/>
          <w:bCs/>
        </w:rPr>
        <w:t>Advancements in Computational Logic</w:t>
      </w:r>
    </w:p>
    <w:p w14:paraId="3B9CD1B6" w14:textId="7F04602B" w:rsidR="00D85C37" w:rsidRPr="004243EB" w:rsidRDefault="00D85C37" w:rsidP="004857F7">
      <w:pPr>
        <w:pStyle w:val="ListParagraph"/>
        <w:numPr>
          <w:ilvl w:val="0"/>
          <w:numId w:val="3"/>
        </w:numPr>
        <w:jc w:val="both"/>
      </w:pPr>
      <w:r w:rsidRPr="004243EB">
        <w:t>The 1960s saw the creation of the Logic Theorist by Allen Newell, Herbert Simon, and Cliff Shaw. This program, which was funded by the Research and Development Office, used binary language to model human problem-solving techniques.</w:t>
      </w:r>
    </w:p>
    <w:p w14:paraId="70252C2D" w14:textId="6175EDC8" w:rsidR="00D85C37" w:rsidRPr="004243EB" w:rsidRDefault="00D85C37" w:rsidP="00D85C37">
      <w:pPr>
        <w:jc w:val="both"/>
        <w:rPr>
          <w:b/>
          <w:bCs/>
        </w:rPr>
      </w:pPr>
      <w:r w:rsidRPr="004243EB">
        <w:rPr>
          <w:b/>
          <w:bCs/>
        </w:rPr>
        <w:t>Government and Industrial Support in the 1970s</w:t>
      </w:r>
    </w:p>
    <w:p w14:paraId="5D1C9C94" w14:textId="75419A99" w:rsidR="00D85C37" w:rsidRPr="004243EB" w:rsidRDefault="00D85C37" w:rsidP="004857F7">
      <w:pPr>
        <w:pStyle w:val="ListParagraph"/>
        <w:numPr>
          <w:ilvl w:val="0"/>
          <w:numId w:val="3"/>
        </w:numPr>
        <w:jc w:val="both"/>
      </w:pPr>
      <w:r w:rsidRPr="004243EB">
        <w:t>The Advanced Research Projects Agency (ARPA), an entity within the U.S. Defense Department, played a crucial role in funding and promoting AI research during this decade.</w:t>
      </w:r>
    </w:p>
    <w:p w14:paraId="494D8A30" w14:textId="3536A6D9" w:rsidR="00D85C37" w:rsidRPr="004243EB" w:rsidRDefault="00D85C37" w:rsidP="004857F7">
      <w:pPr>
        <w:pStyle w:val="ListParagraph"/>
        <w:numPr>
          <w:ilvl w:val="0"/>
          <w:numId w:val="3"/>
        </w:numPr>
        <w:jc w:val="both"/>
      </w:pPr>
      <w:r w:rsidRPr="004243EB">
        <w:lastRenderedPageBreak/>
        <w:t>Moore’s law, posited by Gordon Moore in 1965, predicted the exponential growth of computing power, which proved to be a critical insight for AI development.</w:t>
      </w:r>
    </w:p>
    <w:p w14:paraId="2BF3236B" w14:textId="406B683C" w:rsidR="00D85C37" w:rsidRPr="004243EB" w:rsidRDefault="00D85C37" w:rsidP="00D85C37">
      <w:pPr>
        <w:jc w:val="both"/>
        <w:rPr>
          <w:b/>
          <w:bCs/>
        </w:rPr>
      </w:pPr>
      <w:r w:rsidRPr="004243EB">
        <w:rPr>
          <w:b/>
          <w:bCs/>
        </w:rPr>
        <w:t>The Rise of Expert Systems in the 1980s</w:t>
      </w:r>
    </w:p>
    <w:p w14:paraId="5A6ED523" w14:textId="62E4D998" w:rsidR="00D85C37" w:rsidRPr="004243EB" w:rsidRDefault="00D85C37" w:rsidP="004857F7">
      <w:pPr>
        <w:pStyle w:val="ListParagraph"/>
        <w:numPr>
          <w:ilvl w:val="0"/>
          <w:numId w:val="3"/>
        </w:numPr>
        <w:jc w:val="both"/>
      </w:pPr>
      <w:r w:rsidRPr="004243EB">
        <w:t>Edward Feigenbaum introduced expert systems, which were programs designed to make decisions in specialized fields such as medical diagnosis and stock market trading, demonstrating practical applications of AI.</w:t>
      </w:r>
    </w:p>
    <w:p w14:paraId="6270ACE4" w14:textId="31E83AC0" w:rsidR="00D85C37" w:rsidRPr="004243EB" w:rsidRDefault="00D85C37" w:rsidP="00D85C37">
      <w:pPr>
        <w:jc w:val="both"/>
        <w:rPr>
          <w:b/>
          <w:bCs/>
        </w:rPr>
      </w:pPr>
      <w:r w:rsidRPr="004243EB">
        <w:rPr>
          <w:b/>
          <w:bCs/>
        </w:rPr>
        <w:t>Global AI Initiatives and Autonomous Vehicles in the 1990s</w:t>
      </w:r>
    </w:p>
    <w:p w14:paraId="17A58B29" w14:textId="28439C0B" w:rsidR="00D85C37" w:rsidRPr="004243EB" w:rsidRDefault="00D85C37" w:rsidP="004857F7">
      <w:pPr>
        <w:pStyle w:val="ListParagraph"/>
        <w:numPr>
          <w:ilvl w:val="0"/>
          <w:numId w:val="3"/>
        </w:numPr>
        <w:jc w:val="both"/>
      </w:pPr>
      <w:r w:rsidRPr="004243EB">
        <w:t>The Japanese government launched the ambitious Fifth Generation Computer Project, aiming to revolutionize computing by introducing systems capable of understanding natural language and conducting reasoning.</w:t>
      </w:r>
    </w:p>
    <w:p w14:paraId="7D9C634E" w14:textId="46B08BDC" w:rsidR="001C1F15" w:rsidRPr="004243EB" w:rsidRDefault="00D85C37" w:rsidP="004857F7">
      <w:pPr>
        <w:pStyle w:val="ListParagraph"/>
        <w:numPr>
          <w:ilvl w:val="0"/>
          <w:numId w:val="3"/>
        </w:numPr>
        <w:jc w:val="both"/>
      </w:pPr>
      <w:r w:rsidRPr="004243EB">
        <w:t xml:space="preserve">The </w:t>
      </w:r>
      <w:proofErr w:type="spellStart"/>
      <w:r w:rsidRPr="004243EB">
        <w:t>Navlab</w:t>
      </w:r>
      <w:proofErr w:type="spellEnd"/>
      <w:r w:rsidRPr="004243EB">
        <w:t xml:space="preserve"> project in the U.S. developed one of the first autonomous vehicles, showcasing the potential of AI in transportation.</w:t>
      </w:r>
    </w:p>
    <w:p w14:paraId="180CEEF7" w14:textId="069051FA" w:rsidR="00D85C37" w:rsidRPr="004243EB" w:rsidRDefault="00D85C37" w:rsidP="00D85C37">
      <w:pPr>
        <w:jc w:val="both"/>
        <w:rPr>
          <w:b/>
          <w:bCs/>
        </w:rPr>
      </w:pPr>
      <w:r w:rsidRPr="004243EB">
        <w:rPr>
          <w:b/>
          <w:bCs/>
        </w:rPr>
        <w:t>Breakthroughs and Commercial Success in the Late 1990s</w:t>
      </w:r>
    </w:p>
    <w:p w14:paraId="43383E4A" w14:textId="7F084E7B" w:rsidR="00D85C37" w:rsidRPr="004243EB" w:rsidRDefault="00D85C37" w:rsidP="004857F7">
      <w:pPr>
        <w:pStyle w:val="ListParagraph"/>
        <w:numPr>
          <w:ilvl w:val="0"/>
          <w:numId w:val="3"/>
        </w:numPr>
        <w:jc w:val="both"/>
      </w:pPr>
      <w:r w:rsidRPr="004243EB">
        <w:t>In 1997, IBM’s Deep Blue defeated world chess champion Garry Kasparov, a landmark event that showcased the ability of an AI system to outperform humans in complex cognitive tasks.</w:t>
      </w:r>
    </w:p>
    <w:p w14:paraId="10917B90" w14:textId="4E7585DB" w:rsidR="00D85C37" w:rsidRPr="004243EB" w:rsidRDefault="00D85C37" w:rsidP="004857F7">
      <w:pPr>
        <w:pStyle w:val="ListParagraph"/>
        <w:numPr>
          <w:ilvl w:val="0"/>
          <w:numId w:val="3"/>
        </w:numPr>
        <w:jc w:val="both"/>
      </w:pPr>
      <w:r w:rsidRPr="004243EB">
        <w:t>Dragon Systems released one of the first commercially available speech recognition programs, which brought AI into practical consumer use.</w:t>
      </w:r>
    </w:p>
    <w:p w14:paraId="3BC15A19" w14:textId="501D08C6" w:rsidR="00D85C37" w:rsidRPr="004243EB" w:rsidRDefault="00D85C37" w:rsidP="00D85C37">
      <w:pPr>
        <w:jc w:val="both"/>
        <w:rPr>
          <w:b/>
          <w:bCs/>
        </w:rPr>
      </w:pPr>
      <w:r w:rsidRPr="004243EB">
        <w:rPr>
          <w:b/>
          <w:bCs/>
        </w:rPr>
        <w:t>Continued Evolution in the 21st Century</w:t>
      </w:r>
    </w:p>
    <w:p w14:paraId="24F54039" w14:textId="5B77C4FA" w:rsidR="00D85C37" w:rsidRPr="004243EB" w:rsidRDefault="00D85C37" w:rsidP="004857F7">
      <w:pPr>
        <w:pStyle w:val="ListParagraph"/>
        <w:numPr>
          <w:ilvl w:val="0"/>
          <w:numId w:val="3"/>
        </w:numPr>
        <w:jc w:val="both"/>
      </w:pPr>
      <w:r w:rsidRPr="004243EB">
        <w:t>The 2000s and beyond have seen AI become a central technology in various domains, from algorithmic trading and personal assistants to advancements in robotics and machine learning, dramatically transforming how we interact with technology and making AI an integral part of the modern world.</w:t>
      </w:r>
    </w:p>
    <w:p w14:paraId="6FD0191F" w14:textId="77777777" w:rsidR="00C6531B" w:rsidRPr="004243EB" w:rsidRDefault="00C6531B" w:rsidP="00C6531B">
      <w:pPr>
        <w:pStyle w:val="ListParagraph"/>
        <w:ind w:left="1440"/>
        <w:jc w:val="both"/>
      </w:pPr>
    </w:p>
    <w:p w14:paraId="6FAD94A9" w14:textId="16447106" w:rsidR="00D85C37" w:rsidRPr="004243EB" w:rsidRDefault="00D85C37" w:rsidP="00D85C37">
      <w:pPr>
        <w:jc w:val="both"/>
        <w:rPr>
          <w:b/>
          <w:bCs/>
        </w:rPr>
      </w:pPr>
      <w:r w:rsidRPr="004243EB">
        <w:rPr>
          <w:b/>
          <w:bCs/>
        </w:rPr>
        <w:t xml:space="preserve">What is Health and </w:t>
      </w:r>
      <w:r w:rsidR="00CA7392" w:rsidRPr="004243EB">
        <w:rPr>
          <w:b/>
          <w:bCs/>
        </w:rPr>
        <w:t>H</w:t>
      </w:r>
      <w:r w:rsidRPr="004243EB">
        <w:rPr>
          <w:b/>
          <w:bCs/>
        </w:rPr>
        <w:t>ealthcare?</w:t>
      </w:r>
    </w:p>
    <w:p w14:paraId="6BAAABA0" w14:textId="54793450" w:rsidR="009C7D45" w:rsidRPr="004243EB" w:rsidRDefault="00D85C37" w:rsidP="00D85C37">
      <w:pPr>
        <w:jc w:val="both"/>
      </w:pPr>
      <w:r w:rsidRPr="004243EB">
        <w:t xml:space="preserve">One agreed definition of health is that it is the state of complete physical, mental, psychological, and social well-being of an individual who has the absence of any disease or illness. Healthcare on the other hand is the improvement of health via prevention, treatment, diagnosis, cure, and care for diseases, illness, pain, and injury (mental or physical). Healthcare is delivered by healthcare professionals and other allied health fields. Healthcare is a very vast area of industry that covers, medicine, dentistry, pharmacy, therapy, physical and mental services, psychology, etc. </w:t>
      </w:r>
    </w:p>
    <w:p w14:paraId="0129526C" w14:textId="0BF173FE" w:rsidR="00D85C37" w:rsidRPr="004243EB" w:rsidRDefault="00D85C37" w:rsidP="00D85C37">
      <w:pPr>
        <w:jc w:val="both"/>
        <w:rPr>
          <w:b/>
          <w:bCs/>
        </w:rPr>
      </w:pPr>
      <w:r w:rsidRPr="004243EB">
        <w:rPr>
          <w:b/>
          <w:bCs/>
        </w:rPr>
        <w:t>There are four main types of healthcare:</w:t>
      </w:r>
    </w:p>
    <w:p w14:paraId="294BBCBF" w14:textId="4818CDE9" w:rsidR="00D85C37" w:rsidRPr="004243EB" w:rsidRDefault="00D85C37" w:rsidP="00D85C37">
      <w:pPr>
        <w:pStyle w:val="ListParagraph"/>
        <w:numPr>
          <w:ilvl w:val="0"/>
          <w:numId w:val="1"/>
        </w:numPr>
        <w:jc w:val="both"/>
      </w:pPr>
      <w:r w:rsidRPr="004243EB">
        <w:rPr>
          <w:b/>
          <w:bCs/>
        </w:rPr>
        <w:t>Primary care:</w:t>
      </w:r>
      <w:r w:rsidRPr="004243EB">
        <w:t xml:space="preserve"> Primary care refers to healthcare professionals who act as a first-hand consultant to the patients. These professionals are most commonly visited by the patients and most often know every single aspect of treatment. </w:t>
      </w:r>
    </w:p>
    <w:p w14:paraId="5994B81D" w14:textId="29F9E700" w:rsidR="00D85C37" w:rsidRPr="004243EB" w:rsidRDefault="00D85C37" w:rsidP="00D85C37">
      <w:pPr>
        <w:pStyle w:val="ListParagraph"/>
        <w:numPr>
          <w:ilvl w:val="0"/>
          <w:numId w:val="1"/>
        </w:numPr>
        <w:jc w:val="both"/>
      </w:pPr>
      <w:r w:rsidRPr="004243EB">
        <w:rPr>
          <w:b/>
          <w:bCs/>
        </w:rPr>
        <w:t>Secondary care:</w:t>
      </w:r>
      <w:r w:rsidRPr="004243EB">
        <w:t xml:space="preserve"> Secondary care includes actuate care, </w:t>
      </w:r>
      <w:r w:rsidR="001B182C" w:rsidRPr="004243EB">
        <w:t>often</w:t>
      </w:r>
      <w:r w:rsidRPr="004243EB">
        <w:t xml:space="preserve"> called Hospital care. It is a shorter duration of care and service offered by the hospital or health professionals. This type of care is provided by professionals and is usually less common with a little </w:t>
      </w:r>
      <w:r w:rsidRPr="004243EB">
        <w:lastRenderedPageBreak/>
        <w:t>complexity. Childbirth, intensive care, medical imaging services, and other personal care are a few examples of secondary care.</w:t>
      </w:r>
    </w:p>
    <w:p w14:paraId="396815E0" w14:textId="0EA5D888" w:rsidR="00D85C37" w:rsidRPr="004243EB" w:rsidRDefault="00D85C37" w:rsidP="00D85C37">
      <w:pPr>
        <w:pStyle w:val="ListParagraph"/>
        <w:numPr>
          <w:ilvl w:val="0"/>
          <w:numId w:val="1"/>
        </w:numPr>
        <w:jc w:val="both"/>
      </w:pPr>
      <w:r w:rsidRPr="004243EB">
        <w:rPr>
          <w:b/>
          <w:bCs/>
        </w:rPr>
        <w:t>Tertiary care:</w:t>
      </w:r>
      <w:r w:rsidRPr="004243EB">
        <w:t xml:space="preserve"> Any care that comes as a referral from primary or secondary care to a specialized health care professional or specialist is Tertiary care. These services are </w:t>
      </w:r>
      <w:r w:rsidR="001B182C" w:rsidRPr="004243EB">
        <w:t>rare and</w:t>
      </w:r>
      <w:r w:rsidRPr="004243EB">
        <w:t xml:space="preserve"> much more complex than primary and secondary care. Cancer, neurological, plastic surgery, etc are a few examples that come under the umbrella of Tertiary care. </w:t>
      </w:r>
    </w:p>
    <w:p w14:paraId="75078066" w14:textId="26CE799D" w:rsidR="00D85C37" w:rsidRPr="004243EB" w:rsidRDefault="00D85C37" w:rsidP="00D85C37">
      <w:pPr>
        <w:pStyle w:val="ListParagraph"/>
        <w:numPr>
          <w:ilvl w:val="0"/>
          <w:numId w:val="1"/>
        </w:numPr>
        <w:jc w:val="both"/>
      </w:pPr>
      <w:r w:rsidRPr="004243EB">
        <w:rPr>
          <w:b/>
          <w:bCs/>
        </w:rPr>
        <w:t>Quaternary care:</w:t>
      </w:r>
      <w:r w:rsidRPr="004243EB">
        <w:t xml:space="preserve"> Quaternary care is </w:t>
      </w:r>
      <w:r w:rsidR="001B182C" w:rsidRPr="004243EB">
        <w:t>more extensive</w:t>
      </w:r>
      <w:r w:rsidRPr="004243EB">
        <w:t xml:space="preserve"> than Tertiary care, it is more complex and extremely rare. These types of care are available only in a limited number of regional or national hospitals.</w:t>
      </w:r>
    </w:p>
    <w:p w14:paraId="442D99B4" w14:textId="79125E88" w:rsidR="00D85C37" w:rsidRPr="004243EB" w:rsidRDefault="00D85C37" w:rsidP="00D85C37">
      <w:pPr>
        <w:jc w:val="both"/>
        <w:rPr>
          <w:b/>
          <w:bCs/>
        </w:rPr>
      </w:pPr>
      <w:r w:rsidRPr="004243EB">
        <w:rPr>
          <w:b/>
          <w:bCs/>
        </w:rPr>
        <w:t xml:space="preserve">Important players in healthcare </w:t>
      </w:r>
    </w:p>
    <w:p w14:paraId="246E64C9" w14:textId="5B4715B6" w:rsidR="00D85C37" w:rsidRPr="004243EB" w:rsidRDefault="00D85C37" w:rsidP="004857F7">
      <w:pPr>
        <w:pStyle w:val="ListParagraph"/>
        <w:numPr>
          <w:ilvl w:val="0"/>
          <w:numId w:val="2"/>
        </w:numPr>
        <w:jc w:val="both"/>
      </w:pPr>
      <w:r w:rsidRPr="004243EB">
        <w:rPr>
          <w:b/>
          <w:bCs/>
        </w:rPr>
        <w:t>Healthcare Providers:</w:t>
      </w:r>
      <w:r w:rsidRPr="004243EB">
        <w:t xml:space="preserve"> </w:t>
      </w:r>
      <w:r w:rsidR="002B2865" w:rsidRPr="004243EB">
        <w:t>D</w:t>
      </w:r>
      <w:r w:rsidRPr="004243EB">
        <w:t xml:space="preserve">octors, nurses, dentists, pharmacists, therapists, and other </w:t>
      </w:r>
      <w:r w:rsidR="00BE5E5C" w:rsidRPr="004243EB">
        <w:t xml:space="preserve">medical </w:t>
      </w:r>
      <w:r w:rsidRPr="004243EB">
        <w:t>professionals who deliver direct medical care to patients.</w:t>
      </w:r>
    </w:p>
    <w:p w14:paraId="3A1D370E" w14:textId="2FBA2507" w:rsidR="00D85C37" w:rsidRPr="004243EB" w:rsidRDefault="00D85C37" w:rsidP="004857F7">
      <w:pPr>
        <w:pStyle w:val="ListParagraph"/>
        <w:numPr>
          <w:ilvl w:val="0"/>
          <w:numId w:val="2"/>
        </w:numPr>
        <w:jc w:val="both"/>
      </w:pPr>
      <w:r w:rsidRPr="004243EB">
        <w:rPr>
          <w:b/>
          <w:bCs/>
        </w:rPr>
        <w:t>Hospitals and Clinics:</w:t>
      </w:r>
      <w:r w:rsidRPr="004243EB">
        <w:t xml:space="preserve"> These are the primary institutions where healthcare is provided. They range from small clinics and community health </w:t>
      </w:r>
      <w:r w:rsidR="001B182C" w:rsidRPr="004243EB">
        <w:t>cent</w:t>
      </w:r>
      <w:r w:rsidR="00CC058C" w:rsidRPr="004243EB">
        <w:t>er</w:t>
      </w:r>
      <w:r w:rsidR="001B182C" w:rsidRPr="004243EB">
        <w:t>s</w:t>
      </w:r>
      <w:r w:rsidRPr="004243EB">
        <w:t xml:space="preserve"> to large hospitals and specialized medical facilities.</w:t>
      </w:r>
    </w:p>
    <w:p w14:paraId="0B094DDB" w14:textId="1E866B96" w:rsidR="00B16271" w:rsidRPr="004243EB" w:rsidRDefault="00D85C37" w:rsidP="004857F7">
      <w:pPr>
        <w:pStyle w:val="ListParagraph"/>
        <w:numPr>
          <w:ilvl w:val="0"/>
          <w:numId w:val="2"/>
        </w:numPr>
        <w:jc w:val="both"/>
      </w:pPr>
      <w:r w:rsidRPr="004243EB">
        <w:rPr>
          <w:b/>
          <w:bCs/>
        </w:rPr>
        <w:t>Insurance Companies:</w:t>
      </w:r>
      <w:r w:rsidRPr="004243EB">
        <w:t xml:space="preserve"> </w:t>
      </w:r>
      <w:r w:rsidR="0067740E" w:rsidRPr="004243EB">
        <w:t xml:space="preserve">Insurance organizations manage </w:t>
      </w:r>
      <w:r w:rsidR="005C5372" w:rsidRPr="004243EB">
        <w:t>funding</w:t>
      </w:r>
      <w:r w:rsidR="00992D78" w:rsidRPr="004243EB">
        <w:t xml:space="preserve">, </w:t>
      </w:r>
      <w:r w:rsidR="005C5372" w:rsidRPr="004243EB">
        <w:t xml:space="preserve">reimbursement, and </w:t>
      </w:r>
      <w:r w:rsidR="00FF502C" w:rsidRPr="004243EB">
        <w:t xml:space="preserve">financial </w:t>
      </w:r>
      <w:r w:rsidR="0015345E" w:rsidRPr="004243EB">
        <w:t>aid</w:t>
      </w:r>
      <w:r w:rsidR="00FF502C" w:rsidRPr="004243EB">
        <w:t xml:space="preserve"> </w:t>
      </w:r>
      <w:r w:rsidR="004D0C33" w:rsidRPr="004243EB">
        <w:t xml:space="preserve">for healthcare services. </w:t>
      </w:r>
    </w:p>
    <w:p w14:paraId="0DD5EB3B" w14:textId="58533446" w:rsidR="00D85C37" w:rsidRPr="004243EB" w:rsidRDefault="00D85C37" w:rsidP="004857F7">
      <w:pPr>
        <w:pStyle w:val="ListParagraph"/>
        <w:numPr>
          <w:ilvl w:val="0"/>
          <w:numId w:val="2"/>
        </w:numPr>
        <w:jc w:val="both"/>
      </w:pPr>
      <w:r w:rsidRPr="004243EB">
        <w:t>Health insurance organizations are critical in managing the funding and reimbursement of healthcare services. They influence care models, treatment options, and patient access to healthcare services.</w:t>
      </w:r>
    </w:p>
    <w:p w14:paraId="62ADF36C" w14:textId="07457F2F" w:rsidR="00D85C37" w:rsidRPr="004243EB" w:rsidRDefault="00D85C37" w:rsidP="004857F7">
      <w:pPr>
        <w:pStyle w:val="ListParagraph"/>
        <w:numPr>
          <w:ilvl w:val="0"/>
          <w:numId w:val="2"/>
        </w:numPr>
        <w:jc w:val="both"/>
      </w:pPr>
      <w:r w:rsidRPr="004243EB">
        <w:rPr>
          <w:b/>
          <w:bCs/>
        </w:rPr>
        <w:t>Pharmaceutical Companies:</w:t>
      </w:r>
      <w:r w:rsidRPr="004243EB">
        <w:t xml:space="preserve"> These companies research, develop, and market drugs and medical products. Their innovations in medications and medical technologies have profound impacts on disease management and patient outcomes.</w:t>
      </w:r>
    </w:p>
    <w:p w14:paraId="73E944EE" w14:textId="4351D563" w:rsidR="00CD2D7D" w:rsidRPr="004243EB" w:rsidRDefault="00D85C37" w:rsidP="004857F7">
      <w:pPr>
        <w:pStyle w:val="ListParagraph"/>
        <w:numPr>
          <w:ilvl w:val="0"/>
          <w:numId w:val="2"/>
        </w:numPr>
        <w:jc w:val="both"/>
      </w:pPr>
      <w:r w:rsidRPr="004243EB">
        <w:rPr>
          <w:b/>
          <w:bCs/>
        </w:rPr>
        <w:t>Medical Technology Companies:</w:t>
      </w:r>
      <w:r w:rsidRPr="004243EB">
        <w:t xml:space="preserve"> </w:t>
      </w:r>
      <w:r w:rsidR="00CD2D7D" w:rsidRPr="004243EB">
        <w:t xml:space="preserve">These firms provide a wide range of </w:t>
      </w:r>
      <w:r w:rsidR="003F4809" w:rsidRPr="004243EB">
        <w:t xml:space="preserve">products, from medical </w:t>
      </w:r>
      <w:r w:rsidR="00950524" w:rsidRPr="004243EB">
        <w:t xml:space="preserve">devices like </w:t>
      </w:r>
      <w:r w:rsidR="00950524" w:rsidRPr="004243EB">
        <w:rPr>
          <w:color w:val="000000" w:themeColor="text1"/>
        </w:rPr>
        <w:t>wireless body area networks (WBANs)</w:t>
      </w:r>
      <w:r w:rsidR="00B8055C" w:rsidRPr="004243EB">
        <w:rPr>
          <w:color w:val="000000" w:themeColor="text1"/>
        </w:rPr>
        <w:t xml:space="preserve"> to advanced robotics and </w:t>
      </w:r>
      <w:r w:rsidR="006F39DD" w:rsidRPr="004243EB">
        <w:rPr>
          <w:color w:val="000000" w:themeColor="text1"/>
        </w:rPr>
        <w:t>AI-driven</w:t>
      </w:r>
      <w:r w:rsidR="00B8055C" w:rsidRPr="004243EB">
        <w:rPr>
          <w:color w:val="000000" w:themeColor="text1"/>
        </w:rPr>
        <w:t xml:space="preserve"> solutions.</w:t>
      </w:r>
    </w:p>
    <w:p w14:paraId="7CD7C1ED" w14:textId="2BBB3C58" w:rsidR="00D85C37" w:rsidRPr="004243EB" w:rsidRDefault="00D85C37" w:rsidP="004857F7">
      <w:pPr>
        <w:pStyle w:val="ListParagraph"/>
        <w:numPr>
          <w:ilvl w:val="0"/>
          <w:numId w:val="2"/>
        </w:numPr>
        <w:jc w:val="both"/>
      </w:pPr>
      <w:r w:rsidRPr="004243EB">
        <w:rPr>
          <w:b/>
          <w:bCs/>
        </w:rPr>
        <w:t>Government Agencies:</w:t>
      </w:r>
      <w:r w:rsidRPr="004243EB">
        <w:t xml:space="preserve"> Various government bodies play regulatory and funding roles. In the U.S., for example, the Department of Health and Human Services (HHS), Cent</w:t>
      </w:r>
      <w:r w:rsidR="00C64328" w:rsidRPr="004243EB">
        <w:t>er</w:t>
      </w:r>
      <w:r w:rsidRPr="004243EB">
        <w:t>s for Disease Control and Prevention (CDC), and Food and Drug Administration (FDA) are pivotal in shaping healthcare policies and practices.</w:t>
      </w:r>
    </w:p>
    <w:p w14:paraId="7C379EE6" w14:textId="41F93E9E" w:rsidR="00D85C37" w:rsidRPr="004243EB" w:rsidRDefault="00D85C37" w:rsidP="004857F7">
      <w:pPr>
        <w:pStyle w:val="ListParagraph"/>
        <w:numPr>
          <w:ilvl w:val="0"/>
          <w:numId w:val="2"/>
        </w:numPr>
        <w:jc w:val="both"/>
      </w:pPr>
      <w:r w:rsidRPr="004243EB">
        <w:rPr>
          <w:b/>
          <w:bCs/>
        </w:rPr>
        <w:t>Healthcare Administrators:</w:t>
      </w:r>
      <w:r w:rsidRPr="004243EB">
        <w:t xml:space="preserve"> These professionals manage healthcare facilities, ensuring that they operate efficiently and comply with regulatory standards.</w:t>
      </w:r>
    </w:p>
    <w:p w14:paraId="7CD7DCDB" w14:textId="5FF04DC5" w:rsidR="00D85C37" w:rsidRPr="004243EB" w:rsidRDefault="00D85C37" w:rsidP="004857F7">
      <w:pPr>
        <w:pStyle w:val="ListParagraph"/>
        <w:numPr>
          <w:ilvl w:val="0"/>
          <w:numId w:val="2"/>
        </w:numPr>
        <w:jc w:val="both"/>
      </w:pPr>
      <w:r w:rsidRPr="004243EB">
        <w:rPr>
          <w:b/>
          <w:bCs/>
        </w:rPr>
        <w:t>Public Health Organizations:</w:t>
      </w:r>
      <w:r w:rsidRPr="004243EB">
        <w:t xml:space="preserve"> Entities like the World Health Organization (WHO) and public health departments work on disease prevention, health education, and epidemiology to improve health outcomes at community and global levels.</w:t>
      </w:r>
    </w:p>
    <w:p w14:paraId="0040AEC8" w14:textId="6A76D586" w:rsidR="00D85C37" w:rsidRPr="004243EB" w:rsidRDefault="00D85C37" w:rsidP="004857F7">
      <w:pPr>
        <w:pStyle w:val="ListParagraph"/>
        <w:numPr>
          <w:ilvl w:val="0"/>
          <w:numId w:val="2"/>
        </w:numPr>
        <w:jc w:val="both"/>
      </w:pPr>
      <w:r w:rsidRPr="004243EB">
        <w:rPr>
          <w:b/>
          <w:bCs/>
        </w:rPr>
        <w:t>Healthcare IT and Data Analysts:</w:t>
      </w:r>
      <w:r w:rsidRPr="004243EB">
        <w:t xml:space="preserve"> With the rise of big data</w:t>
      </w:r>
      <w:r w:rsidR="00F94584" w:rsidRPr="004243EB">
        <w:t>,</w:t>
      </w:r>
      <w:r w:rsidRPr="004243EB">
        <w:t xml:space="preserve"> </w:t>
      </w:r>
      <w:r w:rsidR="00F94584" w:rsidRPr="004243EB">
        <w:t xml:space="preserve">business </w:t>
      </w:r>
      <w:r w:rsidR="00D57306" w:rsidRPr="004243EB">
        <w:t>intelligence</w:t>
      </w:r>
      <w:r w:rsidR="00DE1A10" w:rsidRPr="004243EB">
        <w:t xml:space="preserve">, and </w:t>
      </w:r>
      <w:r w:rsidRPr="004243EB">
        <w:t>health informatics, these professionals are essential in managing healthcare data, improving system efficiencies, and customizing patient care through predictive analytics.</w:t>
      </w:r>
    </w:p>
    <w:p w14:paraId="12579839" w14:textId="11F2F457" w:rsidR="00E629E9" w:rsidRPr="004243EB" w:rsidRDefault="00D85C37" w:rsidP="004857F7">
      <w:pPr>
        <w:pStyle w:val="ListParagraph"/>
        <w:numPr>
          <w:ilvl w:val="0"/>
          <w:numId w:val="2"/>
        </w:numPr>
        <w:jc w:val="both"/>
      </w:pPr>
      <w:r w:rsidRPr="004243EB">
        <w:rPr>
          <w:b/>
          <w:bCs/>
        </w:rPr>
        <w:t>Patients and Advocacy Groups:</w:t>
      </w:r>
      <w:r w:rsidRPr="004243EB">
        <w:t xml:space="preserve"> Patients and their advocates are crucial stakeholders, influencing healthcare policies, patient rights, and care priorities through advocacy and lobbying.</w:t>
      </w:r>
    </w:p>
    <w:p w14:paraId="4757748F" w14:textId="77777777" w:rsidR="00FF71F0" w:rsidRPr="004243EB" w:rsidRDefault="00FF71F0" w:rsidP="00FF71F0">
      <w:pPr>
        <w:pStyle w:val="ListParagraph"/>
        <w:jc w:val="both"/>
      </w:pPr>
    </w:p>
    <w:p w14:paraId="1FA1D7E5" w14:textId="77777777" w:rsidR="005B537F" w:rsidRPr="004243EB" w:rsidRDefault="005B537F" w:rsidP="00FF71F0">
      <w:pPr>
        <w:pStyle w:val="ListParagraph"/>
        <w:jc w:val="both"/>
      </w:pPr>
    </w:p>
    <w:p w14:paraId="30635783" w14:textId="77777777" w:rsidR="005B537F" w:rsidRPr="004243EB" w:rsidRDefault="005B537F" w:rsidP="00FF71F0">
      <w:pPr>
        <w:pStyle w:val="ListParagraph"/>
        <w:jc w:val="both"/>
      </w:pPr>
    </w:p>
    <w:p w14:paraId="600F4B3C" w14:textId="234B15E9" w:rsidR="00D85C37" w:rsidRPr="004243EB" w:rsidRDefault="00D85C37" w:rsidP="00D85C37">
      <w:pPr>
        <w:jc w:val="both"/>
        <w:rPr>
          <w:b/>
          <w:bCs/>
        </w:rPr>
      </w:pPr>
      <w:r w:rsidRPr="004243EB">
        <w:rPr>
          <w:b/>
          <w:bCs/>
        </w:rPr>
        <w:lastRenderedPageBreak/>
        <w:t>History of Healthcare</w:t>
      </w:r>
    </w:p>
    <w:p w14:paraId="329EE7AC" w14:textId="293F9EDC" w:rsidR="005F5DD3" w:rsidRPr="004243EB" w:rsidRDefault="005F5DD3" w:rsidP="004857F7">
      <w:pPr>
        <w:pStyle w:val="NormalWeb"/>
        <w:numPr>
          <w:ilvl w:val="1"/>
          <w:numId w:val="4"/>
        </w:numPr>
        <w:jc w:val="both"/>
      </w:pPr>
      <w:r w:rsidRPr="004243EB">
        <w:rPr>
          <w:rStyle w:val="Strong"/>
          <w:rFonts w:eastAsiaTheme="majorEastAsia"/>
        </w:rPr>
        <w:t>Ancient Times</w:t>
      </w:r>
      <w:r w:rsidRPr="004243EB">
        <w:t>: Early medical practices included herbal remedies, spiritual beliefs, and rudimentary surgeries. Ancient Egyptians and Indians developed advanced medical systems, establishing fundamental health and disease concepts.</w:t>
      </w:r>
    </w:p>
    <w:p w14:paraId="152A6FFA" w14:textId="162BEF3D" w:rsidR="005F5DD3" w:rsidRPr="004243EB" w:rsidRDefault="005F5DD3" w:rsidP="004857F7">
      <w:pPr>
        <w:pStyle w:val="NormalWeb"/>
        <w:numPr>
          <w:ilvl w:val="1"/>
          <w:numId w:val="4"/>
        </w:numPr>
        <w:jc w:val="both"/>
      </w:pPr>
      <w:r w:rsidRPr="004243EB">
        <w:rPr>
          <w:rStyle w:val="Strong"/>
          <w:rFonts w:eastAsiaTheme="majorEastAsia"/>
        </w:rPr>
        <w:t>Classical Antiquity</w:t>
      </w:r>
      <w:r w:rsidRPr="004243EB">
        <w:t>: The Greeks, led by Hippocrates, known as the "Father of Medicine," proposed natural causes for diseases, distancing themselves from supernatural beliefs. The Romans, influenced by scholars like Galen, enhanced their understanding of anatomy and surgical techniques.</w:t>
      </w:r>
    </w:p>
    <w:p w14:paraId="18169008" w14:textId="3306B604" w:rsidR="005F5DD3" w:rsidRPr="004243EB" w:rsidRDefault="005F5DD3" w:rsidP="004857F7">
      <w:pPr>
        <w:pStyle w:val="NormalWeb"/>
        <w:numPr>
          <w:ilvl w:val="1"/>
          <w:numId w:val="4"/>
        </w:numPr>
        <w:jc w:val="both"/>
      </w:pPr>
      <w:r w:rsidRPr="004243EB">
        <w:rPr>
          <w:rStyle w:val="Strong"/>
          <w:rFonts w:eastAsiaTheme="majorEastAsia"/>
        </w:rPr>
        <w:t>Middle Ages</w:t>
      </w:r>
      <w:r w:rsidRPr="004243EB">
        <w:t xml:space="preserve">: In Europe, medicine </w:t>
      </w:r>
      <w:r w:rsidR="00967F01" w:rsidRPr="004243EB">
        <w:t>coile</w:t>
      </w:r>
      <w:r w:rsidRPr="004243EB">
        <w:t>d with religious institutions, contrasting with the Islamic world where scholars preserved and enriched Greek and Roman medical knowledge, founding the earliest hospitals and pharmacies.</w:t>
      </w:r>
    </w:p>
    <w:p w14:paraId="34A03DF3" w14:textId="584F0821" w:rsidR="005F5DD3" w:rsidRPr="004243EB" w:rsidRDefault="005F5DD3" w:rsidP="004857F7">
      <w:pPr>
        <w:pStyle w:val="NormalWeb"/>
        <w:numPr>
          <w:ilvl w:val="1"/>
          <w:numId w:val="4"/>
        </w:numPr>
        <w:jc w:val="both"/>
      </w:pPr>
      <w:r w:rsidRPr="004243EB">
        <w:rPr>
          <w:rStyle w:val="Strong"/>
          <w:rFonts w:eastAsiaTheme="majorEastAsia"/>
        </w:rPr>
        <w:t>Renaissance</w:t>
      </w:r>
      <w:r w:rsidRPr="004243EB">
        <w:t>: This period revived scientific inquiry, leading to more systematic anatomical studies, significantly advanced by figures like Andreas Vesalius.</w:t>
      </w:r>
    </w:p>
    <w:p w14:paraId="02757237" w14:textId="6AF7B3FA" w:rsidR="005F5DD3" w:rsidRPr="004243EB" w:rsidRDefault="005F5DD3" w:rsidP="004857F7">
      <w:pPr>
        <w:pStyle w:val="NormalWeb"/>
        <w:numPr>
          <w:ilvl w:val="1"/>
          <w:numId w:val="4"/>
        </w:numPr>
        <w:jc w:val="both"/>
      </w:pPr>
      <w:r w:rsidRPr="004243EB">
        <w:rPr>
          <w:rStyle w:val="Strong"/>
          <w:rFonts w:eastAsiaTheme="majorEastAsia"/>
        </w:rPr>
        <w:t>Modern Medicine</w:t>
      </w:r>
      <w:r w:rsidRPr="004243EB">
        <w:t>: The 19th and 20th centuries marked significant progress with the development of the germ theory of disease, spurring advancements in vaccines, antibiotics, and sterile surgical methods. Diagnostic methods revolutionized with the introduction of X-rays.</w:t>
      </w:r>
    </w:p>
    <w:p w14:paraId="7887A36E" w14:textId="0F4D260E" w:rsidR="00F00255" w:rsidRPr="004243EB" w:rsidRDefault="005F5DD3" w:rsidP="004857F7">
      <w:pPr>
        <w:pStyle w:val="NormalWeb"/>
        <w:numPr>
          <w:ilvl w:val="1"/>
          <w:numId w:val="4"/>
        </w:numPr>
        <w:jc w:val="both"/>
      </w:pPr>
      <w:r w:rsidRPr="004243EB">
        <w:rPr>
          <w:rStyle w:val="Strong"/>
          <w:rFonts w:eastAsiaTheme="majorEastAsia"/>
        </w:rPr>
        <w:t>Integration of AI in Contemporary Healthcare</w:t>
      </w:r>
      <w:r w:rsidRPr="004243EB">
        <w:t xml:space="preserve">: </w:t>
      </w:r>
      <w:r w:rsidR="00F00255" w:rsidRPr="004243EB">
        <w:t>In the late 20th and early 21st centuries, the introduction of</w:t>
      </w:r>
      <w:r w:rsidR="003E6CB6" w:rsidRPr="004243EB">
        <w:t xml:space="preserve"> AI</w:t>
      </w:r>
      <w:r w:rsidR="00F00255" w:rsidRPr="004243EB">
        <w:t xml:space="preserve"> began to profoundly transform healthcare. AI technologies have been used to improve diagnostic accuracy, predict patient outcomes, personalize treatment plans, and manage healthcare resources efficiently. AI-driven tools like machine learning models analyze vast amounts of health data to identify patterns that humans might miss, enhancing preventive medicine and chronic disease management. Moreover, AI applications in robotics have been assisting in surgeries, offering precision and minimization of human error.</w:t>
      </w:r>
    </w:p>
    <w:p w14:paraId="6696C6D2" w14:textId="6AC8B799" w:rsidR="00D85C37" w:rsidRPr="004243EB" w:rsidRDefault="00C6531B" w:rsidP="00D85C37">
      <w:pPr>
        <w:jc w:val="both"/>
        <w:rPr>
          <w:b/>
          <w:bCs/>
        </w:rPr>
      </w:pPr>
      <w:r w:rsidRPr="004243EB">
        <w:rPr>
          <w:b/>
          <w:bCs/>
        </w:rPr>
        <w:t xml:space="preserve">History of Healthcare in </w:t>
      </w:r>
      <w:r w:rsidR="00677450" w:rsidRPr="004243EB">
        <w:rPr>
          <w:b/>
          <w:bCs/>
        </w:rPr>
        <w:t xml:space="preserve">the </w:t>
      </w:r>
      <w:r w:rsidR="00D85C37" w:rsidRPr="004243EB">
        <w:rPr>
          <w:b/>
          <w:bCs/>
        </w:rPr>
        <w:t>US</w:t>
      </w:r>
    </w:p>
    <w:p w14:paraId="2559FE7D" w14:textId="4F38CCD4" w:rsidR="00D85C37" w:rsidRPr="004243EB" w:rsidRDefault="00D85C37" w:rsidP="00D85C37">
      <w:pPr>
        <w:jc w:val="both"/>
      </w:pPr>
      <w:r w:rsidRPr="004243EB">
        <w:t>The U.S. healthcare system began in the Colonial Era with community-oriented care, where families and neighbors assisted the sick. By the 19th century, medicine started to professionalize following the “Anglo-American model</w:t>
      </w:r>
      <w:r w:rsidR="00CF7130" w:rsidRPr="004243EB">
        <w:t>,”</w:t>
      </w:r>
      <w:r w:rsidR="00FB6347" w:rsidRPr="004243EB">
        <w:t xml:space="preserve"> </w:t>
      </w:r>
      <w:r w:rsidRPr="004243EB">
        <w:t>leading to the empowerment of medical professionals through state-supported self-regulation and the establishment of medical schools and organizations. This period saw the rise of standardized training and certification for doctors, although healthcare services remained uneven across urban and rural areas. The concept of hospitals also solidified, with many public and private institutions being founded.</w:t>
      </w:r>
    </w:p>
    <w:p w14:paraId="02973174" w14:textId="68FE4BA1" w:rsidR="00600888" w:rsidRPr="004243EB" w:rsidRDefault="00D85C37" w:rsidP="00D85C37">
      <w:pPr>
        <w:jc w:val="both"/>
      </w:pPr>
      <w:r w:rsidRPr="004243EB">
        <w:t>In the latter half of the 20th century, significant changes occurred in healthcare policy, technology, and delivery. The Stabilization Act of 1942 led employers to offer healthcare packages as part of employment benefits, initiating the practice of employer-sponsored health insurance. The Health Maintenance Organization Act of 1973 promoted managed care, and technological advancements greatly improved medical treatment. The 21st century marked a major reform with the passage of the Affordable Care Act in 2010, which expanded coverage to millions of uninsured Americans and introduced measures to enhance quality and reduce healthcare costs.</w:t>
      </w:r>
    </w:p>
    <w:p w14:paraId="2B37BBCB" w14:textId="0CA0B16B" w:rsidR="00077559" w:rsidRPr="004243EB" w:rsidRDefault="00077559" w:rsidP="00A74737">
      <w:pPr>
        <w:pStyle w:val="NormalWeb"/>
        <w:jc w:val="both"/>
      </w:pPr>
      <w:r w:rsidRPr="004243EB">
        <w:t xml:space="preserve">AI in healthcare represents a promising frontier, continuing the long tradition of innovation in the medical field. It not only enhances the capabilities of healthcare professionals but also improves patient care, making medicine more accessible, efficient, and effective. This integration highlights a bright future for healthcare, where technology and human expertise </w:t>
      </w:r>
      <w:r w:rsidRPr="004243EB">
        <w:lastRenderedPageBreak/>
        <w:t xml:space="preserve">work hand in hand to tackle the complex health challenges of the modern world of AI in healthcare, continuing the long tradition of innovation in the medical field. </w:t>
      </w:r>
    </w:p>
    <w:p w14:paraId="79BD21A5" w14:textId="2FD39F09" w:rsidR="00D85C37" w:rsidRPr="004243EB" w:rsidRDefault="00D85C37" w:rsidP="00D85C37">
      <w:pPr>
        <w:jc w:val="both"/>
        <w:rPr>
          <w:b/>
          <w:bCs/>
        </w:rPr>
      </w:pPr>
      <w:r w:rsidRPr="004243EB">
        <w:rPr>
          <w:b/>
          <w:bCs/>
        </w:rPr>
        <w:t>The Potential of AI in Healthcare</w:t>
      </w:r>
    </w:p>
    <w:p w14:paraId="2B1CF55B" w14:textId="545BBE2C" w:rsidR="00636B8B" w:rsidRPr="004243EB" w:rsidRDefault="00D85C37" w:rsidP="00636B8B">
      <w:pPr>
        <w:jc w:val="both"/>
      </w:pPr>
      <w:r w:rsidRPr="004243EB">
        <w:t>Artificial Intelligence (AI) is reshaping healthcare, it’s clear that the vast amount of data generated in medical settings is driv</w:t>
      </w:r>
      <w:r w:rsidR="009E3A83" w:rsidRPr="004243EB">
        <w:t>en by</w:t>
      </w:r>
      <w:r w:rsidRPr="004243EB">
        <w:t xml:space="preserve"> AI’s integration. AI is being used to improve diagnoses, treatment plans, patient adherence, and even to streamline administrative tasks. The technologies involved include machine learning, neural networks, deep learning, natural language processing (NLP), and robotics. These advancements allow for more precise medicine, efficient image analysis, and automation of routine tasks</w:t>
      </w:r>
      <w:r w:rsidR="00E00B2F" w:rsidRPr="004243EB">
        <w:fldChar w:fldCharType="begin"/>
      </w:r>
      <w:r w:rsidR="00E00B2F" w:rsidRPr="004243EB">
        <w:instrText xml:space="preserve"> ADDIN EN.CITE &lt;EndNote&gt;&lt;Cite&gt;&lt;Author&gt;Davenport&lt;/Author&gt;&lt;Year&gt;2019&lt;/Year&gt;&lt;RecNum&gt;354&lt;/RecNum&gt;&lt;DisplayText&gt;[1]&lt;/DisplayText&gt;&lt;record&gt;&lt;rec-number&gt;354&lt;/rec-number&gt;&lt;foreign-keys&gt;&lt;key app="EN" db-id="waz95ped0t90aqepzwdxewvlw2edrrwfwzt5" timestamp="1724975803"&gt;354&lt;/key&gt;&lt;/foreign-keys&gt;&lt;ref-type name="Journal Article"&gt;17&lt;/ref-type&gt;&lt;contributors&gt;&lt;authors&gt;&lt;author&gt;Davenport, Thomas&lt;/author&gt;&lt;author&gt;Kalakota, Ravi&lt;/author&gt;&lt;/authors&gt;&lt;/contributors&gt;&lt;titles&gt;&lt;title&gt;The potential for artificial intelligence in healthcare&lt;/title&gt;&lt;secondary-title&gt;Future healthcare journal&lt;/secondary-title&gt;&lt;/titles&gt;&lt;periodical&gt;&lt;full-title&gt;Future healthcare journal&lt;/full-title&gt;&lt;/periodical&gt;&lt;pages&gt;94-98&lt;/pages&gt;&lt;volume&gt;6&lt;/volume&gt;&lt;number&gt;2&lt;/number&gt;&lt;dates&gt;&lt;year&gt;2019&lt;/year&gt;&lt;/dates&gt;&lt;isbn&gt;2514-6645&lt;/isbn&gt;&lt;urls&gt;&lt;related-urls&gt;&lt;url&gt;https://go.exlibris.link/XyxLFCGR&lt;/url&gt;&lt;/related-urls&gt;&lt;/urls&gt;&lt;access-date&gt;08-29-2024&lt;/access-date&gt;&lt;/record&gt;&lt;/Cite&gt;&lt;/EndNote&gt;</w:instrText>
      </w:r>
      <w:r w:rsidR="00E00B2F" w:rsidRPr="004243EB">
        <w:fldChar w:fldCharType="separate"/>
      </w:r>
      <w:r w:rsidR="00E00B2F" w:rsidRPr="004243EB">
        <w:rPr>
          <w:noProof/>
        </w:rPr>
        <w:t>[1]</w:t>
      </w:r>
      <w:r w:rsidR="00E00B2F" w:rsidRPr="004243EB">
        <w:fldChar w:fldCharType="end"/>
      </w:r>
      <w:r w:rsidR="00E00B2F" w:rsidRPr="004243EB">
        <w:t xml:space="preserve">. </w:t>
      </w:r>
      <w:r w:rsidR="00636B8B" w:rsidRPr="004243EB">
        <w:t>Radiology has been at the forefront of integrating new technologies, especially AI. Early uses of computers in radiology focused on administrative tasks like image storage but have now evolved into essential tools for diagnosis. Despite some concerns about the effectiveness of computer-assisted diagnosis (CAD) in mammography due to false positives, AI continues to show promise in enhancing radiology by quickly identifying abnormalities in high-volume settings and supporting facilities with limited human resources.</w:t>
      </w:r>
    </w:p>
    <w:p w14:paraId="64589A51" w14:textId="5CA919E7" w:rsidR="00636B8B" w:rsidRPr="004243EB" w:rsidRDefault="00636B8B" w:rsidP="00636B8B">
      <w:pPr>
        <w:jc w:val="both"/>
      </w:pPr>
      <w:r w:rsidRPr="004243EB">
        <w:t>AI in Healthcare Systems: AI's role in healthcare has expanded beyond diagnostics to include therapeutic and support systems:</w:t>
      </w:r>
    </w:p>
    <w:p w14:paraId="3624FA5B" w14:textId="77777777" w:rsidR="00636B8B" w:rsidRPr="004243EB" w:rsidRDefault="00636B8B" w:rsidP="004857F7">
      <w:pPr>
        <w:pStyle w:val="ListParagraph"/>
        <w:numPr>
          <w:ilvl w:val="0"/>
          <w:numId w:val="5"/>
        </w:numPr>
        <w:jc w:val="both"/>
      </w:pPr>
      <w:r w:rsidRPr="004243EB">
        <w:t>DXplain, developed by the University of Massachusetts, offers differential diagnoses and serves as an educational tool.</w:t>
      </w:r>
    </w:p>
    <w:p w14:paraId="43A5423C" w14:textId="77777777" w:rsidR="00636B8B" w:rsidRPr="004243EB" w:rsidRDefault="00636B8B" w:rsidP="004857F7">
      <w:pPr>
        <w:pStyle w:val="ListParagraph"/>
        <w:numPr>
          <w:ilvl w:val="0"/>
          <w:numId w:val="5"/>
        </w:numPr>
        <w:jc w:val="both"/>
      </w:pPr>
      <w:r w:rsidRPr="004243EB">
        <w:t>Germwatcher, by the University of Washington, monitors hospital-acquired infections.</w:t>
      </w:r>
    </w:p>
    <w:p w14:paraId="35EAD515" w14:textId="77777777" w:rsidR="00636B8B" w:rsidRPr="004243EB" w:rsidRDefault="00636B8B" w:rsidP="004857F7">
      <w:pPr>
        <w:pStyle w:val="ListParagraph"/>
        <w:numPr>
          <w:ilvl w:val="0"/>
          <w:numId w:val="5"/>
        </w:numPr>
        <w:jc w:val="both"/>
      </w:pPr>
      <w:r w:rsidRPr="004243EB">
        <w:t>Babylon, a UK-based app, enables online consultations and health monitoring.</w:t>
      </w:r>
    </w:p>
    <w:p w14:paraId="0CFD65F1" w14:textId="554AC56B" w:rsidR="00636B8B" w:rsidRPr="004243EB" w:rsidRDefault="00B55C02" w:rsidP="004857F7">
      <w:pPr>
        <w:pStyle w:val="ListParagraph"/>
        <w:numPr>
          <w:ilvl w:val="0"/>
          <w:numId w:val="5"/>
        </w:numPr>
        <w:jc w:val="both"/>
      </w:pPr>
      <w:r w:rsidRPr="004243EB">
        <w:t>AI therapy</w:t>
      </w:r>
      <w:r w:rsidR="00636B8B" w:rsidRPr="004243EB">
        <w:t xml:space="preserve"> programs, like those developed at the University of Sydney, assist in treating conditions such as social anxiety through cognitive behavioral therapy.</w:t>
      </w:r>
    </w:p>
    <w:p w14:paraId="0FE2EDB6" w14:textId="724F21B1" w:rsidR="00E00B2F" w:rsidRPr="004243EB" w:rsidRDefault="00636B8B" w:rsidP="00636B8B">
      <w:pPr>
        <w:jc w:val="both"/>
      </w:pPr>
      <w:r w:rsidRPr="004243EB">
        <w:t xml:space="preserve">Surgical and Monitoring Innovations: The Da Vinci robotic system has transformed surgical precision in fields like urology and </w:t>
      </w:r>
      <w:r w:rsidR="00E707BE" w:rsidRPr="004243EB">
        <w:t>gynecology</w:t>
      </w:r>
      <w:r w:rsidRPr="004243EB">
        <w:t>. Consumer health trackers like Fitbit and Apple monitor vital health metrics, aiding in preventive healthcare. AI systems also assist in operational aspects like hospital workflow analysis and medication adherence, improving overall healthcare efficiency.</w:t>
      </w:r>
      <w:r w:rsidR="003A7DEE" w:rsidRPr="004243EB">
        <w:t xml:space="preserve"> However, despite these benefits, AI’s integration into healthcare faces significant hurdles, including ethical dilemmas, potential job displacement, and technical integration challenges. These issues require careful consideration as we move forward</w:t>
      </w:r>
      <w:r w:rsidR="008912E9" w:rsidRPr="004243EB">
        <w:fldChar w:fldCharType="begin"/>
      </w:r>
      <w:r w:rsidR="008912E9" w:rsidRPr="004243EB">
        <w:instrText xml:space="preserve"> ADDIN EN.CITE &lt;EndNote&gt;&lt;Cite&gt;&lt;Author&gt;Malik&lt;/Author&gt;&lt;Year&gt;2019&lt;/Year&gt;&lt;RecNum&gt;355&lt;/RecNum&gt;&lt;DisplayText&gt;[2]&lt;/DisplayText&gt;&lt;record&gt;&lt;rec-number&gt;355&lt;/rec-number&gt;&lt;foreign-keys&gt;&lt;key app="EN" db-id="waz95ped0t90aqepzwdxewvlw2edrrwfwzt5" timestamp="1724975927"&gt;355&lt;/key&gt;&lt;/foreign-keys&gt;&lt;ref-type name="Journal Article"&gt;17&lt;/ref-type&gt;&lt;contributors&gt;&lt;authors&gt;&lt;author&gt;Malik, Paras&lt;/author&gt;&lt;author&gt;Pathania, Monika&lt;/author&gt;&lt;author&gt;Rathaur, Vyas Kumar&lt;/author&gt;&lt;/authors&gt;&lt;/contributors&gt;&lt;titles&gt;&lt;title&gt;Overview of artificial intelligence in medicine&lt;/title&gt;&lt;secondary-title&gt;Journal of family medicine and primary care&lt;/secondary-title&gt;&lt;/titles&gt;&lt;periodical&gt;&lt;full-title&gt;Journal of family medicine and primary care&lt;/full-title&gt;&lt;/periodical&gt;&lt;pages&gt;2328-2331&lt;/pages&gt;&lt;volume&gt;8&lt;/volume&gt;&lt;number&gt;7&lt;/number&gt;&lt;dates&gt;&lt;year&gt;2019&lt;/year&gt;&lt;/dates&gt;&lt;isbn&gt;2249-4863&lt;/isbn&gt;&lt;urls&gt;&lt;related-urls&gt;&lt;url&gt;https://go.exlibris.link/93bx5ljC&lt;/url&gt;&lt;/related-urls&gt;&lt;/urls&gt;&lt;access-date&gt;08-29-2024&lt;/access-date&gt;&lt;/record&gt;&lt;/Cite&gt;&lt;/EndNote&gt;</w:instrText>
      </w:r>
      <w:r w:rsidR="008912E9" w:rsidRPr="004243EB">
        <w:fldChar w:fldCharType="separate"/>
      </w:r>
      <w:r w:rsidR="008912E9" w:rsidRPr="004243EB">
        <w:rPr>
          <w:noProof/>
        </w:rPr>
        <w:t>[2]</w:t>
      </w:r>
      <w:r w:rsidR="008912E9" w:rsidRPr="004243EB">
        <w:fldChar w:fldCharType="end"/>
      </w:r>
      <w:r w:rsidR="008912E9" w:rsidRPr="004243EB">
        <w:t>.</w:t>
      </w:r>
    </w:p>
    <w:p w14:paraId="5B293B85" w14:textId="77777777" w:rsidR="006E1156" w:rsidRPr="004243EB" w:rsidRDefault="006E1156" w:rsidP="00636B8B">
      <w:pPr>
        <w:jc w:val="both"/>
      </w:pPr>
    </w:p>
    <w:p w14:paraId="563BB7A7" w14:textId="77777777" w:rsidR="00E543BC" w:rsidRPr="004243EB" w:rsidRDefault="00E543BC" w:rsidP="00636B8B">
      <w:pPr>
        <w:jc w:val="both"/>
      </w:pPr>
    </w:p>
    <w:p w14:paraId="5EB35305" w14:textId="77777777" w:rsidR="006E1156" w:rsidRPr="004243EB" w:rsidRDefault="006E1156" w:rsidP="00636B8B">
      <w:pPr>
        <w:jc w:val="both"/>
      </w:pPr>
    </w:p>
    <w:p w14:paraId="1F4D254D" w14:textId="77777777" w:rsidR="006E1156" w:rsidRPr="004243EB" w:rsidRDefault="006E1156" w:rsidP="00636B8B">
      <w:pPr>
        <w:jc w:val="both"/>
      </w:pPr>
    </w:p>
    <w:p w14:paraId="173ECD99" w14:textId="77777777" w:rsidR="005B537F" w:rsidRPr="004243EB" w:rsidRDefault="005B537F" w:rsidP="00636B8B">
      <w:pPr>
        <w:jc w:val="both"/>
      </w:pPr>
    </w:p>
    <w:p w14:paraId="318C448B" w14:textId="77777777" w:rsidR="006E1156" w:rsidRPr="004243EB" w:rsidRDefault="006E1156" w:rsidP="00636B8B">
      <w:pPr>
        <w:jc w:val="both"/>
      </w:pPr>
    </w:p>
    <w:p w14:paraId="5565F45C" w14:textId="77777777" w:rsidR="000F6E7F" w:rsidRPr="004243EB" w:rsidRDefault="000F6E7F" w:rsidP="00636B8B">
      <w:pPr>
        <w:jc w:val="both"/>
      </w:pPr>
    </w:p>
    <w:p w14:paraId="70E93724" w14:textId="470675E4" w:rsidR="006E1156" w:rsidRPr="004243EB" w:rsidRDefault="006E1156" w:rsidP="006E1156">
      <w:pPr>
        <w:jc w:val="both"/>
        <w:rPr>
          <w:b/>
          <w:bCs/>
          <w:sz w:val="28"/>
          <w:szCs w:val="28"/>
        </w:rPr>
      </w:pPr>
      <w:r w:rsidRPr="004243EB">
        <w:rPr>
          <w:b/>
          <w:bCs/>
          <w:sz w:val="28"/>
          <w:szCs w:val="28"/>
        </w:rPr>
        <w:lastRenderedPageBreak/>
        <w:t>X2: History and Evolution of AI in Healthcare - Development of AI technologies from early expert systems to contemporary machine learning models.</w:t>
      </w:r>
    </w:p>
    <w:p w14:paraId="3DF54887" w14:textId="77777777" w:rsidR="006E1156" w:rsidRPr="004243EB" w:rsidRDefault="006E1156" w:rsidP="006E1156">
      <w:pPr>
        <w:jc w:val="both"/>
      </w:pPr>
    </w:p>
    <w:p w14:paraId="541EEDCE" w14:textId="5F21FCCE" w:rsidR="006E1156" w:rsidRPr="004243EB" w:rsidRDefault="006E1156" w:rsidP="006E1156">
      <w:pPr>
        <w:jc w:val="both"/>
        <w:rPr>
          <w:b/>
          <w:bCs/>
          <w:sz w:val="28"/>
          <w:szCs w:val="28"/>
        </w:rPr>
      </w:pPr>
      <w:r w:rsidRPr="004243EB">
        <w:rPr>
          <w:b/>
          <w:bCs/>
          <w:sz w:val="28"/>
          <w:szCs w:val="28"/>
        </w:rPr>
        <w:t>Challenges</w:t>
      </w:r>
    </w:p>
    <w:p w14:paraId="2DD2D1EA" w14:textId="776F1108" w:rsidR="006E1156" w:rsidRPr="004243EB" w:rsidRDefault="006E1156" w:rsidP="006E1156">
      <w:pPr>
        <w:jc w:val="both"/>
      </w:pPr>
      <w:r w:rsidRPr="004243EB">
        <w:t>Before we jump into the next phase of discussion, it is important to understand the timeline of healthcare:</w:t>
      </w:r>
    </w:p>
    <w:p w14:paraId="24868421" w14:textId="7276744C" w:rsidR="006E1156" w:rsidRPr="004243EB" w:rsidRDefault="006E1156" w:rsidP="006E1156">
      <w:pPr>
        <w:jc w:val="both"/>
      </w:pPr>
      <w:r w:rsidRPr="004243EB">
        <w:t xml:space="preserve">Healthcare 1.0: Early </w:t>
      </w:r>
      <w:r w:rsidR="00BF6CF9" w:rsidRPr="004243EB">
        <w:t>Medicine</w:t>
      </w:r>
      <w:r w:rsidRPr="004243EB">
        <w:t xml:space="preserve"> to 1800s</w:t>
      </w:r>
    </w:p>
    <w:p w14:paraId="5787AAFF" w14:textId="09317BD8" w:rsidR="006E1156" w:rsidRPr="004243EB" w:rsidRDefault="006E1156" w:rsidP="004857F7">
      <w:pPr>
        <w:pStyle w:val="ListParagraph"/>
        <w:numPr>
          <w:ilvl w:val="0"/>
          <w:numId w:val="5"/>
        </w:numPr>
        <w:jc w:val="both"/>
      </w:pPr>
      <w:r w:rsidRPr="004243EB">
        <w:t>Prehistory-500 AD: Early medicine involved herbal remedies (Ayurvedic) and spiritual healing, mostly driven by shamans, priests</w:t>
      </w:r>
      <w:r w:rsidR="00BF6CF9" w:rsidRPr="004243EB">
        <w:t>,</w:t>
      </w:r>
      <w:r w:rsidRPr="004243EB">
        <w:t xml:space="preserve"> and </w:t>
      </w:r>
      <w:r w:rsidR="007B15ED" w:rsidRPr="004243EB">
        <w:t>v</w:t>
      </w:r>
      <w:r w:rsidR="00BF6CF9" w:rsidRPr="004243EB">
        <w:t>aidya</w:t>
      </w:r>
      <w:r w:rsidRPr="004243EB">
        <w:t>.</w:t>
      </w:r>
    </w:p>
    <w:p w14:paraId="0AB7DDA5" w14:textId="6D315DB0" w:rsidR="006E1156" w:rsidRPr="004243EB" w:rsidRDefault="006E1156" w:rsidP="004857F7">
      <w:pPr>
        <w:pStyle w:val="ListParagraph"/>
        <w:numPr>
          <w:ilvl w:val="0"/>
          <w:numId w:val="5"/>
        </w:numPr>
        <w:jc w:val="both"/>
      </w:pPr>
      <w:r w:rsidRPr="004243EB">
        <w:t xml:space="preserve">500-1500 AD: The rise of Hospitals was made possible during the Middle Ages in the Islamic world and later </w:t>
      </w:r>
      <w:r w:rsidR="00BF6CF9" w:rsidRPr="004243EB">
        <w:t>in</w:t>
      </w:r>
      <w:r w:rsidRPr="004243EB">
        <w:t xml:space="preserve"> medieval Europe, </w:t>
      </w:r>
      <w:r w:rsidR="00BF6CF9" w:rsidRPr="004243EB">
        <w:t>emphasizing</w:t>
      </w:r>
      <w:r w:rsidRPr="004243EB">
        <w:t xml:space="preserve"> the care for the sick.</w:t>
      </w:r>
    </w:p>
    <w:p w14:paraId="4ABEB0B9" w14:textId="08A4D686" w:rsidR="006E1156" w:rsidRPr="004243EB" w:rsidRDefault="006E1156" w:rsidP="004857F7">
      <w:pPr>
        <w:pStyle w:val="ListParagraph"/>
        <w:numPr>
          <w:ilvl w:val="0"/>
          <w:numId w:val="5"/>
        </w:numPr>
        <w:jc w:val="both"/>
      </w:pPr>
      <w:r w:rsidRPr="004243EB">
        <w:t>1500-1700s: Anatomical knowledge was introduced through the European Civilisation. The printing press helped to disseminate information about medicine across the world.</w:t>
      </w:r>
    </w:p>
    <w:p w14:paraId="462C5632" w14:textId="1397007E" w:rsidR="006E1156" w:rsidRPr="004243EB" w:rsidRDefault="006E1156" w:rsidP="004857F7">
      <w:pPr>
        <w:pStyle w:val="ListParagraph"/>
        <w:numPr>
          <w:ilvl w:val="0"/>
          <w:numId w:val="5"/>
        </w:numPr>
        <w:jc w:val="both"/>
      </w:pPr>
      <w:r w:rsidRPr="004243EB">
        <w:t xml:space="preserve">1796: Edward Jenner introduced </w:t>
      </w:r>
      <w:r w:rsidR="00BF6CF9" w:rsidRPr="004243EB">
        <w:t xml:space="preserve">a </w:t>
      </w:r>
      <w:r w:rsidRPr="004243EB">
        <w:t>vaccine for smallpox, marking the beginning of modern medicine.</w:t>
      </w:r>
    </w:p>
    <w:p w14:paraId="748C5902" w14:textId="31286190" w:rsidR="006E1156" w:rsidRPr="004243EB" w:rsidRDefault="006E1156" w:rsidP="006E1156">
      <w:pPr>
        <w:jc w:val="both"/>
      </w:pPr>
      <w:r w:rsidRPr="004243EB">
        <w:t>Healthcare 2.0: Industrial Age - 1800s to 1950</w:t>
      </w:r>
    </w:p>
    <w:p w14:paraId="473F8D2C" w14:textId="51CE58B8" w:rsidR="006E1156" w:rsidRPr="004243EB" w:rsidRDefault="006E1156" w:rsidP="004857F7">
      <w:pPr>
        <w:pStyle w:val="ListParagraph"/>
        <w:numPr>
          <w:ilvl w:val="0"/>
          <w:numId w:val="5"/>
        </w:numPr>
        <w:jc w:val="both"/>
      </w:pPr>
      <w:r w:rsidRPr="004243EB">
        <w:t xml:space="preserve">1842: Introduction </w:t>
      </w:r>
      <w:r w:rsidR="00AD254E" w:rsidRPr="004243EB">
        <w:t>of Ether</w:t>
      </w:r>
      <w:r w:rsidRPr="004243EB">
        <w:t xml:space="preserve"> Anaesthesia, it was first introduced by a Boston dentist William TG Morton. </w:t>
      </w:r>
    </w:p>
    <w:p w14:paraId="6C17BD1B" w14:textId="6753AD82" w:rsidR="006E1156" w:rsidRPr="004243EB" w:rsidRDefault="006E1156" w:rsidP="004857F7">
      <w:pPr>
        <w:pStyle w:val="ListParagraph"/>
        <w:numPr>
          <w:ilvl w:val="0"/>
          <w:numId w:val="5"/>
        </w:numPr>
        <w:jc w:val="both"/>
      </w:pPr>
      <w:r w:rsidRPr="004243EB">
        <w:t>1867: Joseph Lister developed Antiseptic surgery techniques.</w:t>
      </w:r>
    </w:p>
    <w:p w14:paraId="65BE92C4" w14:textId="03FD64E2" w:rsidR="006E1156" w:rsidRPr="004243EB" w:rsidRDefault="006E1156" w:rsidP="004857F7">
      <w:pPr>
        <w:pStyle w:val="ListParagraph"/>
        <w:numPr>
          <w:ilvl w:val="0"/>
          <w:numId w:val="5"/>
        </w:numPr>
        <w:jc w:val="both"/>
      </w:pPr>
      <w:r w:rsidRPr="004243EB">
        <w:t xml:space="preserve">1895: </w:t>
      </w:r>
      <w:r w:rsidR="00BF6CF9" w:rsidRPr="004243EB">
        <w:t>X-rays</w:t>
      </w:r>
      <w:r w:rsidRPr="004243EB">
        <w:t xml:space="preserve"> were discovered by William Roentgen.</w:t>
      </w:r>
    </w:p>
    <w:p w14:paraId="5B116103" w14:textId="14E2AD5A" w:rsidR="006E1156" w:rsidRPr="004243EB" w:rsidRDefault="006E1156" w:rsidP="004857F7">
      <w:pPr>
        <w:pStyle w:val="ListParagraph"/>
        <w:numPr>
          <w:ilvl w:val="0"/>
          <w:numId w:val="5"/>
        </w:numPr>
        <w:jc w:val="both"/>
      </w:pPr>
      <w:r w:rsidRPr="004243EB">
        <w:t xml:space="preserve">1900s: The formation of </w:t>
      </w:r>
      <w:r w:rsidR="00BF6CF9" w:rsidRPr="004243EB">
        <w:t xml:space="preserve">the </w:t>
      </w:r>
      <w:r w:rsidRPr="004243EB">
        <w:t>Professional Medical Association and the Standardisation of Medical Education. The main orchestra</w:t>
      </w:r>
      <w:r w:rsidR="007667E5" w:rsidRPr="004243EB">
        <w:t>tor</w:t>
      </w:r>
      <w:r w:rsidRPr="004243EB">
        <w:t xml:space="preserve"> behind the revolution was Abraham Flexner, who was the founder and director of a progressive college-preparatory school in Louisville.</w:t>
      </w:r>
      <w:r w:rsidR="00A6171C" w:rsidRPr="004243EB">
        <w:fldChar w:fldCharType="begin"/>
      </w:r>
      <w:r w:rsidR="00812144">
        <w:instrText xml:space="preserve"> ADDIN EN.CITE &lt;EndNote&gt;&lt;Cite&gt;&lt;Author&gt;Britannica&lt;/Author&gt;&lt;RecNum&gt;363&lt;/RecNum&gt;&lt;DisplayText&gt;[3, 4]&lt;/DisplayText&gt;&lt;record&gt;&lt;rec-number&gt;363&lt;/rec-number&gt;&lt;foreign-keys&gt;&lt;key app="EN" db-id="waz95ped0t90aqepzwdxewvlw2edrrwfwzt5" timestamp="1725846541"&gt;363&lt;/key&gt;&lt;/foreign-keys&gt;&lt;ref-type name="Electronic Article"&gt;43&lt;/ref-type&gt;&lt;contributors&gt;&lt;authors&gt;&lt;author&gt;The Editors of Encyclopaedia Britannica&lt;/author&gt;&lt;/authors&gt;&lt;/contributors&gt;&lt;titles&gt;&lt;title&gt;Abraham Flexner American educator&lt;/title&gt;&lt;/titles&gt;&lt;dates&gt;&lt;pub-dates&gt;&lt;date&gt;09-08-2024&lt;/date&gt;&lt;/pub-dates&gt;&lt;/dates&gt;&lt;publisher&gt;Britannica&lt;/publisher&gt;&lt;urls&gt;&lt;related-urls&gt;&lt;url&gt;https://www.britannica.com/topic/higher-education&lt;/url&gt;&lt;/related-urls&gt;&lt;/urls&gt;&lt;/record&gt;&lt;/Cite&gt;&lt;Cite&gt;&lt;Author&gt;Thomas P Duffy&lt;/Author&gt;&lt;Year&gt;2011&lt;/Year&gt;&lt;RecNum&gt;364&lt;/RecNum&gt;&lt;record&gt;&lt;rec-number&gt;364&lt;/rec-number&gt;&lt;foreign-keys&gt;&lt;key app="EN" db-id="waz95ped0t90aqepzwdxewvlw2edrrwfwzt5" timestamp="1725846598"&gt;364&lt;/key&gt;&lt;/foreign-keys&gt;&lt;ref-type name="Journal Article"&gt;17&lt;/ref-type&gt;&lt;contributors&gt;&lt;authors&gt;&lt;author&gt;Thomas P Duffy,&lt;/author&gt;&lt;/authors&gt;&lt;/contributors&gt;&lt;titles&gt;&lt;title&gt;The Flexner report―100 years later&lt;/title&gt;&lt;secondary-title&gt;The Yale journal of biology and medicine&lt;/secondary-title&gt;&lt;/titles&gt;&lt;periodical&gt;&lt;full-title&gt;The Yale journal of biology and medicine&lt;/full-title&gt;&lt;/periodical&gt;&lt;pages&gt;269&lt;/pages&gt;&lt;volume&gt;84&lt;/volume&gt;&lt;number&gt;3&lt;/number&gt;&lt;dates&gt;&lt;year&gt;2011&lt;/year&gt;&lt;/dates&gt;&lt;urls&gt;&lt;related-urls&gt;&lt;url&gt;https://www.ncbi.nlm.nih.gov/pmc/articles/PMC3178858/&lt;/url&gt;&lt;/related-urls&gt;&lt;/urls&gt;&lt;access-date&gt;09-08-2024&lt;/access-date&gt;&lt;/record&gt;&lt;/Cite&gt;&lt;/EndNote&gt;</w:instrText>
      </w:r>
      <w:r w:rsidR="00A6171C" w:rsidRPr="004243EB">
        <w:fldChar w:fldCharType="separate"/>
      </w:r>
      <w:r w:rsidR="00A6171C" w:rsidRPr="004243EB">
        <w:rPr>
          <w:noProof/>
        </w:rPr>
        <w:t>[3, 4]</w:t>
      </w:r>
      <w:r w:rsidR="00A6171C" w:rsidRPr="004243EB">
        <w:fldChar w:fldCharType="end"/>
      </w:r>
    </w:p>
    <w:p w14:paraId="1F1BC3C7" w14:textId="2C6D3C94" w:rsidR="006E1156" w:rsidRPr="004243EB" w:rsidRDefault="006E1156" w:rsidP="004857F7">
      <w:pPr>
        <w:pStyle w:val="ListParagraph"/>
        <w:numPr>
          <w:ilvl w:val="0"/>
          <w:numId w:val="5"/>
        </w:numPr>
        <w:jc w:val="both"/>
      </w:pPr>
      <w:r w:rsidRPr="004243EB">
        <w:t xml:space="preserve">1928: Discovery of penicillin, a class of antibiotic medications, by Alexander Fleming. </w:t>
      </w:r>
    </w:p>
    <w:p w14:paraId="3595FB47" w14:textId="4F3DF590" w:rsidR="006E1156" w:rsidRPr="004243EB" w:rsidRDefault="006E1156" w:rsidP="006E1156">
      <w:pPr>
        <w:jc w:val="both"/>
      </w:pPr>
      <w:r w:rsidRPr="004243EB">
        <w:t>Healthcare 3.0: The Rise of Technology and Regulation - 1950 to 2000</w:t>
      </w:r>
    </w:p>
    <w:p w14:paraId="55D5A4C3" w14:textId="347915B0" w:rsidR="006E1156" w:rsidRPr="004243EB" w:rsidRDefault="006E1156" w:rsidP="004857F7">
      <w:pPr>
        <w:pStyle w:val="ListParagraph"/>
        <w:numPr>
          <w:ilvl w:val="0"/>
          <w:numId w:val="5"/>
        </w:numPr>
        <w:jc w:val="both"/>
      </w:pPr>
      <w:r w:rsidRPr="004243EB">
        <w:t>1950s: Introduction of the polio vaccine.</w:t>
      </w:r>
    </w:p>
    <w:p w14:paraId="001EC21B" w14:textId="127B84B1" w:rsidR="006E1156" w:rsidRPr="004243EB" w:rsidRDefault="006E1156" w:rsidP="004857F7">
      <w:pPr>
        <w:pStyle w:val="ListParagraph"/>
        <w:numPr>
          <w:ilvl w:val="0"/>
          <w:numId w:val="5"/>
        </w:numPr>
        <w:jc w:val="both"/>
      </w:pPr>
      <w:r w:rsidRPr="004243EB">
        <w:t>1960s: Medicare and Medicaid were established.</w:t>
      </w:r>
    </w:p>
    <w:p w14:paraId="3709438D" w14:textId="7B5C8C53" w:rsidR="006E1156" w:rsidRPr="004243EB" w:rsidRDefault="006E1156" w:rsidP="004857F7">
      <w:pPr>
        <w:pStyle w:val="ListParagraph"/>
        <w:numPr>
          <w:ilvl w:val="0"/>
          <w:numId w:val="5"/>
        </w:numPr>
        <w:jc w:val="both"/>
      </w:pPr>
      <w:r w:rsidRPr="004243EB">
        <w:t>1970s: Widespread adoption of computed tomography (CT) scan, founded by Godfrey Hounsfield.</w:t>
      </w:r>
    </w:p>
    <w:p w14:paraId="79714579" w14:textId="41BF9890" w:rsidR="006E1156" w:rsidRPr="004243EB" w:rsidRDefault="006E1156" w:rsidP="004857F7">
      <w:pPr>
        <w:pStyle w:val="ListParagraph"/>
        <w:numPr>
          <w:ilvl w:val="0"/>
          <w:numId w:val="5"/>
        </w:numPr>
        <w:jc w:val="both"/>
      </w:pPr>
      <w:r w:rsidRPr="004243EB">
        <w:t>1980s: Magnetic Resonance Imaging (MRI) was invented by Dr. Raymond Damadian.</w:t>
      </w:r>
    </w:p>
    <w:p w14:paraId="07463521" w14:textId="6D27882F" w:rsidR="006E1156" w:rsidRPr="004243EB" w:rsidRDefault="006E1156" w:rsidP="004857F7">
      <w:pPr>
        <w:pStyle w:val="ListParagraph"/>
        <w:numPr>
          <w:ilvl w:val="0"/>
          <w:numId w:val="5"/>
        </w:numPr>
        <w:jc w:val="both"/>
      </w:pPr>
      <w:r w:rsidRPr="004243EB">
        <w:t xml:space="preserve">1990s: The Human Genome Project begins, leading to significant advances in genetics and </w:t>
      </w:r>
      <w:r w:rsidR="00BF6CF9" w:rsidRPr="004243EB">
        <w:t>personalized</w:t>
      </w:r>
      <w:r w:rsidRPr="004243EB">
        <w:t xml:space="preserve"> medicine.</w:t>
      </w:r>
      <w:r w:rsidR="003E5ACD" w:rsidRPr="004243EB">
        <w:fldChar w:fldCharType="begin"/>
      </w:r>
      <w:r w:rsidR="003E5ACD" w:rsidRPr="004243EB">
        <w:instrText xml:space="preserve"> ADDIN EN.CITE &lt;EndNote&gt;&lt;Cite&gt;&lt;Author&gt;Collins&lt;/Author&gt;&lt;Year&gt;1995&lt;/Year&gt;&lt;RecNum&gt;365&lt;/RecNum&gt;&lt;DisplayText&gt;[5]&lt;/DisplayText&gt;&lt;record&gt;&lt;rec-number&gt;365&lt;/rec-number&gt;&lt;foreign-keys&gt;&lt;key app="EN" db-id="waz95ped0t90aqepzwdxewvlw2edrrwfwzt5" timestamp="1725846958"&gt;365&lt;/key&gt;&lt;/foreign-keys&gt;&lt;ref-type name="Journal Article"&gt;17&lt;/ref-type&gt;&lt;contributors&gt;&lt;authors&gt;&lt;author&gt;Collins, Francis S&lt;/author&gt;&lt;author&gt;Fink, Leslie&lt;/author&gt;&lt;/authors&gt;&lt;/contributors&gt;&lt;titles&gt;&lt;title&gt;The human genome project&lt;/title&gt;&lt;secondary-title&gt;Alcohol health and research world&lt;/secondary-title&gt;&lt;/titles&gt;&lt;periodical&gt;&lt;full-title&gt;Alcohol health and research world&lt;/full-title&gt;&lt;/periodical&gt;&lt;pages&gt;190&lt;/pages&gt;&lt;volume&gt;19&lt;/volume&gt;&lt;number&gt;3&lt;/number&gt;&lt;dates&gt;&lt;year&gt;1995&lt;/year&gt;&lt;/dates&gt;&lt;urls&gt;&lt;related-urls&gt;&lt;url&gt;https://www.ncbi.nlm.nih.gov/pmc/articles/PMC6875757/&lt;/url&gt;&lt;/related-urls&gt;&lt;/urls&gt;&lt;access-date&gt;09-08-2024&lt;/access-date&gt;&lt;/record&gt;&lt;/Cite&gt;&lt;/EndNote&gt;</w:instrText>
      </w:r>
      <w:r w:rsidR="003E5ACD" w:rsidRPr="004243EB">
        <w:fldChar w:fldCharType="separate"/>
      </w:r>
      <w:r w:rsidR="003E5ACD" w:rsidRPr="004243EB">
        <w:rPr>
          <w:noProof/>
        </w:rPr>
        <w:t>[5]</w:t>
      </w:r>
      <w:r w:rsidR="003E5ACD" w:rsidRPr="004243EB">
        <w:fldChar w:fldCharType="end"/>
      </w:r>
    </w:p>
    <w:p w14:paraId="2418627C" w14:textId="05ADA72F" w:rsidR="006E1156" w:rsidRPr="004243EB" w:rsidRDefault="006E1156" w:rsidP="006E1156">
      <w:pPr>
        <w:jc w:val="both"/>
      </w:pPr>
      <w:r w:rsidRPr="004243EB">
        <w:t>Healthcare 4.0: The Digital Revolution - 2000 to 2020</w:t>
      </w:r>
    </w:p>
    <w:p w14:paraId="5686ECC9" w14:textId="6C5AF451" w:rsidR="006E1156" w:rsidRPr="004243EB" w:rsidRDefault="006E1156" w:rsidP="004857F7">
      <w:pPr>
        <w:pStyle w:val="ListParagraph"/>
        <w:numPr>
          <w:ilvl w:val="0"/>
          <w:numId w:val="5"/>
        </w:numPr>
        <w:jc w:val="both"/>
      </w:pPr>
      <w:r w:rsidRPr="004243EB">
        <w:t>2003: Completion of the Human Genome Project.</w:t>
      </w:r>
    </w:p>
    <w:p w14:paraId="1136CEA3" w14:textId="49269D9D" w:rsidR="006E1156" w:rsidRPr="004243EB" w:rsidRDefault="006E1156" w:rsidP="004857F7">
      <w:pPr>
        <w:pStyle w:val="ListParagraph"/>
        <w:numPr>
          <w:ilvl w:val="0"/>
          <w:numId w:val="5"/>
        </w:numPr>
        <w:jc w:val="both"/>
      </w:pPr>
      <w:r w:rsidRPr="004243EB">
        <w:t>2010s: Rapid expansion of Telemedicine services.</w:t>
      </w:r>
    </w:p>
    <w:p w14:paraId="7EA2011A" w14:textId="5FEFE68C" w:rsidR="006E1156" w:rsidRPr="004243EB" w:rsidRDefault="006E1156" w:rsidP="004857F7">
      <w:pPr>
        <w:pStyle w:val="ListParagraph"/>
        <w:numPr>
          <w:ilvl w:val="0"/>
          <w:numId w:val="5"/>
        </w:numPr>
        <w:jc w:val="both"/>
      </w:pPr>
      <w:r w:rsidRPr="004243EB">
        <w:t>2016: Widespread use of Electronic Health Records (EHR), followed by regulatory mandates.</w:t>
      </w:r>
    </w:p>
    <w:p w14:paraId="28114400" w14:textId="3ED753B9" w:rsidR="006E1156" w:rsidRPr="004243EB" w:rsidRDefault="006E1156" w:rsidP="004857F7">
      <w:pPr>
        <w:pStyle w:val="ListParagraph"/>
        <w:numPr>
          <w:ilvl w:val="0"/>
          <w:numId w:val="5"/>
        </w:numPr>
        <w:jc w:val="both"/>
      </w:pPr>
      <w:r w:rsidRPr="004243EB">
        <w:lastRenderedPageBreak/>
        <w:t>2018: Introduction of AI diagnostic tools approved by the U.S. Food and Drug Administration (FDA). The first Al diagnostic tool approved by the FDA was ID-DR, an artificial intelligence system designed to detect diabetic retinopathy, a serious eye disease that can lead to vision loss in people with diabetes.</w:t>
      </w:r>
    </w:p>
    <w:p w14:paraId="4266C11D" w14:textId="09644FF5" w:rsidR="006E1156" w:rsidRPr="004243EB" w:rsidRDefault="006E1156" w:rsidP="004857F7">
      <w:pPr>
        <w:pStyle w:val="ListParagraph"/>
        <w:numPr>
          <w:ilvl w:val="0"/>
          <w:numId w:val="5"/>
        </w:numPr>
        <w:jc w:val="both"/>
      </w:pPr>
      <w:r w:rsidRPr="004243EB">
        <w:t>2020: The Global Pandemic COVID-19, accelerated the adoption of digital health technologies, including remote monitoring and virtual assistance.</w:t>
      </w:r>
    </w:p>
    <w:p w14:paraId="7A97F710" w14:textId="006DFF45" w:rsidR="006E1156" w:rsidRPr="004243EB" w:rsidRDefault="006E1156" w:rsidP="006E1156">
      <w:pPr>
        <w:jc w:val="both"/>
      </w:pPr>
      <w:r w:rsidRPr="004243EB">
        <w:t>Healthcare 5.0: Towards Personalised and Predictive Medicine - 2020 and Beyond</w:t>
      </w:r>
    </w:p>
    <w:p w14:paraId="32EE1C85" w14:textId="7E19A718" w:rsidR="006E1156" w:rsidRPr="004243EB" w:rsidRDefault="006E1156" w:rsidP="004857F7">
      <w:pPr>
        <w:pStyle w:val="ListParagraph"/>
        <w:numPr>
          <w:ilvl w:val="0"/>
          <w:numId w:val="5"/>
        </w:numPr>
        <w:jc w:val="both"/>
      </w:pPr>
      <w:r w:rsidRPr="004243EB">
        <w:t>2021: Integration of Al and machine learning into real-time diagnostics and patient management.</w:t>
      </w:r>
    </w:p>
    <w:p w14:paraId="73C8EFF5" w14:textId="61D08EB7" w:rsidR="006E1156" w:rsidRPr="004243EB" w:rsidRDefault="006E1156" w:rsidP="004857F7">
      <w:pPr>
        <w:pStyle w:val="ListParagraph"/>
        <w:numPr>
          <w:ilvl w:val="0"/>
          <w:numId w:val="5"/>
        </w:numPr>
        <w:jc w:val="both"/>
      </w:pPr>
      <w:r w:rsidRPr="004243EB">
        <w:t>2022: Expansion of wearable health tech that communicates with EHRs, providing continuous personal health data.</w:t>
      </w:r>
    </w:p>
    <w:p w14:paraId="7EAA7B71" w14:textId="5F1D3413" w:rsidR="006E1156" w:rsidRPr="004243EB" w:rsidRDefault="006E1156" w:rsidP="004857F7">
      <w:pPr>
        <w:pStyle w:val="ListParagraph"/>
        <w:numPr>
          <w:ilvl w:val="0"/>
          <w:numId w:val="5"/>
        </w:numPr>
        <w:jc w:val="both"/>
      </w:pPr>
      <w:r w:rsidRPr="004243EB">
        <w:t>2023 and beyond Increasing reliance on big data and analytics to not only manage diseases but also predict and prevent them through lifestyle adjustments and early interventions.</w:t>
      </w:r>
    </w:p>
    <w:p w14:paraId="6D4E9E8D" w14:textId="6626F222" w:rsidR="006E1156" w:rsidRPr="004243EB" w:rsidRDefault="006E1156" w:rsidP="004857F7">
      <w:pPr>
        <w:pStyle w:val="ListParagraph"/>
        <w:numPr>
          <w:ilvl w:val="0"/>
          <w:numId w:val="5"/>
        </w:numPr>
        <w:jc w:val="both"/>
      </w:pPr>
      <w:r w:rsidRPr="004243EB">
        <w:t>Future trends: Focus on genomics and biotechnology for developing personalized treatments, including gene editing and therapies tailored to individual genetic profiles.</w:t>
      </w:r>
    </w:p>
    <w:p w14:paraId="7C2574D7" w14:textId="77777777" w:rsidR="006E1156" w:rsidRPr="004243EB" w:rsidRDefault="006E1156" w:rsidP="006E1156">
      <w:pPr>
        <w:jc w:val="both"/>
      </w:pPr>
    </w:p>
    <w:p w14:paraId="5B66A584" w14:textId="19934484" w:rsidR="006E1156" w:rsidRPr="004243EB" w:rsidRDefault="006E1156" w:rsidP="006E1156">
      <w:pPr>
        <w:jc w:val="both"/>
        <w:rPr>
          <w:b/>
          <w:bCs/>
          <w:sz w:val="28"/>
          <w:szCs w:val="28"/>
        </w:rPr>
      </w:pPr>
      <w:r w:rsidRPr="004243EB">
        <w:rPr>
          <w:b/>
          <w:bCs/>
          <w:sz w:val="28"/>
          <w:szCs w:val="28"/>
        </w:rPr>
        <w:t>Challenges in Healthcare</w:t>
      </w:r>
    </w:p>
    <w:p w14:paraId="0BE8A035" w14:textId="3E81F669" w:rsidR="006E1156" w:rsidRPr="004243EB" w:rsidRDefault="006E1156" w:rsidP="006E1156">
      <w:pPr>
        <w:jc w:val="both"/>
      </w:pPr>
      <w:r w:rsidRPr="004243EB">
        <w:t xml:space="preserve">Challenges in healthcare can </w:t>
      </w:r>
      <w:r w:rsidR="00BF6CF9" w:rsidRPr="004243EB">
        <w:t>range</w:t>
      </w:r>
      <w:r w:rsidRPr="004243EB">
        <w:t xml:space="preserve"> from simple to complex challenges, it is safe to assume that these challenges can be addressed in two possible ways: </w:t>
      </w:r>
    </w:p>
    <w:p w14:paraId="1413C5DD" w14:textId="02188B40" w:rsidR="006E1156" w:rsidRPr="004243EB" w:rsidRDefault="006E1156" w:rsidP="006E1156">
      <w:pPr>
        <w:jc w:val="both"/>
        <w:rPr>
          <w:b/>
          <w:bCs/>
        </w:rPr>
      </w:pPr>
      <w:r w:rsidRPr="004243EB">
        <w:rPr>
          <w:b/>
          <w:bCs/>
        </w:rPr>
        <w:t>Basic challenges:</w:t>
      </w:r>
    </w:p>
    <w:p w14:paraId="559A6A8D" w14:textId="280F68CD" w:rsidR="006E1156" w:rsidRPr="004243EB" w:rsidRDefault="006E1156" w:rsidP="004857F7">
      <w:pPr>
        <w:pStyle w:val="ListParagraph"/>
        <w:numPr>
          <w:ilvl w:val="0"/>
          <w:numId w:val="9"/>
        </w:numPr>
        <w:jc w:val="both"/>
      </w:pPr>
      <w:r w:rsidRPr="004243EB">
        <w:t>Access to Healthcare:</w:t>
      </w:r>
    </w:p>
    <w:p w14:paraId="1FF69710" w14:textId="739B6709" w:rsidR="006E1156" w:rsidRPr="004243EB" w:rsidRDefault="006E1156" w:rsidP="004857F7">
      <w:pPr>
        <w:pStyle w:val="ListParagraph"/>
        <w:numPr>
          <w:ilvl w:val="0"/>
          <w:numId w:val="5"/>
        </w:numPr>
        <w:jc w:val="both"/>
      </w:pPr>
      <w:r w:rsidRPr="004243EB">
        <w:t xml:space="preserve">Geographical Barriers: </w:t>
      </w:r>
      <w:r w:rsidR="0020262D" w:rsidRPr="004243EB">
        <w:t xml:space="preserve">Fewer </w:t>
      </w:r>
      <w:r w:rsidRPr="004243EB">
        <w:t>healthcare facilities and specialists</w:t>
      </w:r>
      <w:r w:rsidR="0020262D" w:rsidRPr="004243EB">
        <w:t xml:space="preserve"> in rural and remote areas</w:t>
      </w:r>
      <w:r w:rsidRPr="004243EB">
        <w:t xml:space="preserve">, </w:t>
      </w:r>
      <w:r w:rsidR="008E0158" w:rsidRPr="004243EB">
        <w:t>often</w:t>
      </w:r>
      <w:r w:rsidRPr="004243EB">
        <w:t xml:space="preserve"> </w:t>
      </w:r>
      <w:r w:rsidR="008E0158" w:rsidRPr="004243EB">
        <w:t>mean</w:t>
      </w:r>
      <w:r w:rsidRPr="004243EB">
        <w:t xml:space="preserve"> </w:t>
      </w:r>
      <w:r w:rsidR="008E0158" w:rsidRPr="004243EB">
        <w:t xml:space="preserve">the </w:t>
      </w:r>
      <w:r w:rsidRPr="004243EB">
        <w:t xml:space="preserve">residents </w:t>
      </w:r>
      <w:r w:rsidR="00422C1E" w:rsidRPr="004243EB">
        <w:t>must</w:t>
      </w:r>
      <w:r w:rsidRPr="004243EB">
        <w:t xml:space="preserve"> travel long distances for care.</w:t>
      </w:r>
    </w:p>
    <w:p w14:paraId="520E139C" w14:textId="4F6F7A79" w:rsidR="006E1156" w:rsidRPr="004243EB" w:rsidRDefault="006E1156" w:rsidP="004857F7">
      <w:pPr>
        <w:pStyle w:val="ListParagraph"/>
        <w:numPr>
          <w:ilvl w:val="0"/>
          <w:numId w:val="5"/>
        </w:numPr>
        <w:jc w:val="both"/>
      </w:pPr>
      <w:r w:rsidRPr="004243EB">
        <w:t>Financial Barriers: High costs can deter people from seeking treatment. This is exacerbated in countries without universal healthcare coverage or adequate insurance.</w:t>
      </w:r>
    </w:p>
    <w:p w14:paraId="5452E346" w14:textId="4822FF0B" w:rsidR="006E1156" w:rsidRPr="004243EB" w:rsidRDefault="006E1156" w:rsidP="004857F7">
      <w:pPr>
        <w:pStyle w:val="ListParagraph"/>
        <w:numPr>
          <w:ilvl w:val="0"/>
          <w:numId w:val="5"/>
        </w:numPr>
        <w:jc w:val="both"/>
      </w:pPr>
      <w:r w:rsidRPr="004243EB">
        <w:t>Cultural Barriers: Differences in language, religion, and cultural beliefs can hinder effective healthcare delivery and patient compliance with treatment regimens.</w:t>
      </w:r>
    </w:p>
    <w:p w14:paraId="7CA8EFCF" w14:textId="77777777" w:rsidR="001D263D" w:rsidRPr="004243EB" w:rsidRDefault="001D263D" w:rsidP="001D263D">
      <w:pPr>
        <w:pStyle w:val="ListParagraph"/>
        <w:jc w:val="both"/>
      </w:pPr>
    </w:p>
    <w:p w14:paraId="0AE5C5CE" w14:textId="2E55AD3D" w:rsidR="006E1156" w:rsidRPr="004243EB" w:rsidRDefault="006E1156" w:rsidP="004857F7">
      <w:pPr>
        <w:pStyle w:val="ListParagraph"/>
        <w:numPr>
          <w:ilvl w:val="0"/>
          <w:numId w:val="9"/>
        </w:numPr>
        <w:jc w:val="both"/>
      </w:pPr>
      <w:r w:rsidRPr="004243EB">
        <w:t>Cost of Care:</w:t>
      </w:r>
    </w:p>
    <w:p w14:paraId="2BE238D1" w14:textId="19DFC2D9" w:rsidR="006E1156" w:rsidRPr="004243EB" w:rsidRDefault="006E1156" w:rsidP="004857F7">
      <w:pPr>
        <w:pStyle w:val="ListParagraph"/>
        <w:numPr>
          <w:ilvl w:val="0"/>
          <w:numId w:val="5"/>
        </w:numPr>
        <w:jc w:val="both"/>
      </w:pPr>
      <w:r w:rsidRPr="004243EB">
        <w:t>High Treatment Costs: The rising cost of medical treatments and drugs makes healthcare unaffordable for many, especially in the absence of comprehensive insurance.</w:t>
      </w:r>
    </w:p>
    <w:p w14:paraId="48150D4E" w14:textId="6D71A075" w:rsidR="006E1156" w:rsidRPr="004243EB" w:rsidRDefault="006E1156" w:rsidP="004857F7">
      <w:pPr>
        <w:pStyle w:val="ListParagraph"/>
        <w:numPr>
          <w:ilvl w:val="0"/>
          <w:numId w:val="5"/>
        </w:numPr>
        <w:jc w:val="both"/>
      </w:pPr>
      <w:r w:rsidRPr="004243EB">
        <w:t xml:space="preserve">Economic Impact: Healthcare spending is a significant part of national </w:t>
      </w:r>
      <w:r w:rsidR="007D4BC0" w:rsidRPr="004243EB">
        <w:t>budgets and</w:t>
      </w:r>
      <w:r w:rsidRPr="004243EB">
        <w:t xml:space="preserve"> balancing it against other fiscal responsibilities is a constant challenge for governments.</w:t>
      </w:r>
    </w:p>
    <w:p w14:paraId="6B3F8C90" w14:textId="77777777" w:rsidR="001D263D" w:rsidRPr="004243EB" w:rsidRDefault="001D263D" w:rsidP="001D263D">
      <w:pPr>
        <w:pStyle w:val="ListParagraph"/>
        <w:jc w:val="both"/>
      </w:pPr>
    </w:p>
    <w:p w14:paraId="6AAC565B" w14:textId="75C56F4D" w:rsidR="006E1156" w:rsidRPr="004243EB" w:rsidRDefault="006E1156" w:rsidP="004857F7">
      <w:pPr>
        <w:pStyle w:val="ListParagraph"/>
        <w:numPr>
          <w:ilvl w:val="0"/>
          <w:numId w:val="9"/>
        </w:numPr>
        <w:jc w:val="both"/>
      </w:pPr>
      <w:r w:rsidRPr="004243EB">
        <w:t>Healthcare Staffing:</w:t>
      </w:r>
    </w:p>
    <w:p w14:paraId="7079C5E9" w14:textId="32393140" w:rsidR="006E1156" w:rsidRPr="004243EB" w:rsidRDefault="006E1156" w:rsidP="004857F7">
      <w:pPr>
        <w:pStyle w:val="ListParagraph"/>
        <w:numPr>
          <w:ilvl w:val="0"/>
          <w:numId w:val="5"/>
        </w:numPr>
        <w:jc w:val="both"/>
      </w:pPr>
      <w:r w:rsidRPr="004243EB">
        <w:t>Shortages: There is a global shortage of healthcare workers, particularly in specializations such as nursing, geriatrics, and rural medicine.</w:t>
      </w:r>
    </w:p>
    <w:p w14:paraId="466CE776" w14:textId="4A53DC47" w:rsidR="006E1156" w:rsidRPr="004243EB" w:rsidRDefault="006E1156" w:rsidP="004857F7">
      <w:pPr>
        <w:pStyle w:val="ListParagraph"/>
        <w:numPr>
          <w:ilvl w:val="0"/>
          <w:numId w:val="5"/>
        </w:numPr>
        <w:jc w:val="both"/>
      </w:pPr>
      <w:r w:rsidRPr="004243EB">
        <w:t>Distribution: Often, the distribution of healthcare professionals is uneven, with urban areas better staffed than rural ones.</w:t>
      </w:r>
    </w:p>
    <w:p w14:paraId="27CD3909" w14:textId="77777777" w:rsidR="001D263D" w:rsidRPr="004243EB" w:rsidRDefault="001D263D" w:rsidP="001D263D">
      <w:pPr>
        <w:pStyle w:val="ListParagraph"/>
        <w:jc w:val="both"/>
      </w:pPr>
    </w:p>
    <w:p w14:paraId="5AF87FC5" w14:textId="68F767FC" w:rsidR="006E1156" w:rsidRPr="004243EB" w:rsidRDefault="006E1156" w:rsidP="004857F7">
      <w:pPr>
        <w:pStyle w:val="ListParagraph"/>
        <w:numPr>
          <w:ilvl w:val="0"/>
          <w:numId w:val="9"/>
        </w:numPr>
        <w:jc w:val="both"/>
      </w:pPr>
      <w:r w:rsidRPr="004243EB">
        <w:lastRenderedPageBreak/>
        <w:t>Quality of Care:</w:t>
      </w:r>
    </w:p>
    <w:p w14:paraId="0A4A839C" w14:textId="76297BE4" w:rsidR="006E1156" w:rsidRPr="004243EB" w:rsidRDefault="006E1156" w:rsidP="004857F7">
      <w:pPr>
        <w:pStyle w:val="ListParagraph"/>
        <w:numPr>
          <w:ilvl w:val="0"/>
          <w:numId w:val="5"/>
        </w:numPr>
        <w:jc w:val="both"/>
      </w:pPr>
      <w:r w:rsidRPr="004243EB">
        <w:t>Standardisation: There can be significant variability in healthcare quality between different regions and facilities.</w:t>
      </w:r>
    </w:p>
    <w:p w14:paraId="249A56C8" w14:textId="2422D57C" w:rsidR="006E1156" w:rsidRPr="004243EB" w:rsidRDefault="006E1156" w:rsidP="004857F7">
      <w:pPr>
        <w:pStyle w:val="ListParagraph"/>
        <w:numPr>
          <w:ilvl w:val="0"/>
          <w:numId w:val="5"/>
        </w:numPr>
        <w:jc w:val="both"/>
      </w:pPr>
      <w:r w:rsidRPr="004243EB">
        <w:t>Outcome Consistency: Ensuring consistent patient outcomes across different demographics and regions is a persistent issue.</w:t>
      </w:r>
    </w:p>
    <w:p w14:paraId="520E5BA4" w14:textId="77777777" w:rsidR="001D263D" w:rsidRPr="004243EB" w:rsidRDefault="001D263D" w:rsidP="001D263D">
      <w:pPr>
        <w:pStyle w:val="ListParagraph"/>
        <w:jc w:val="both"/>
      </w:pPr>
    </w:p>
    <w:p w14:paraId="50000AE0" w14:textId="607D70DF" w:rsidR="006E1156" w:rsidRPr="004243EB" w:rsidRDefault="006E1156" w:rsidP="004857F7">
      <w:pPr>
        <w:pStyle w:val="ListParagraph"/>
        <w:numPr>
          <w:ilvl w:val="0"/>
          <w:numId w:val="9"/>
        </w:numPr>
        <w:jc w:val="both"/>
      </w:pPr>
      <w:r w:rsidRPr="004243EB">
        <w:t>Health Literacy:</w:t>
      </w:r>
    </w:p>
    <w:p w14:paraId="2CAE1382" w14:textId="10BCDDAC" w:rsidR="006E1156" w:rsidRPr="004243EB" w:rsidRDefault="006E1156" w:rsidP="004857F7">
      <w:pPr>
        <w:pStyle w:val="ListParagraph"/>
        <w:numPr>
          <w:ilvl w:val="0"/>
          <w:numId w:val="5"/>
        </w:numPr>
        <w:jc w:val="both"/>
      </w:pPr>
      <w:r w:rsidRPr="004243EB">
        <w:t>Knowledge Gaps: A significant portion of the population lacks the necessary health literacy to make informed decisions about their healthcare.</w:t>
      </w:r>
    </w:p>
    <w:p w14:paraId="3D45C6B5" w14:textId="00C33CA9" w:rsidR="006E1156" w:rsidRPr="004243EB" w:rsidRDefault="006E1156" w:rsidP="004857F7">
      <w:pPr>
        <w:pStyle w:val="ListParagraph"/>
        <w:numPr>
          <w:ilvl w:val="0"/>
          <w:numId w:val="5"/>
        </w:numPr>
        <w:jc w:val="both"/>
      </w:pPr>
      <w:r w:rsidRPr="004243EB">
        <w:t>Communication Barriers: Effective communication between healthcare providers and patients is crucial but often inadequate, particularly in multicultural settings.</w:t>
      </w:r>
    </w:p>
    <w:p w14:paraId="1B8CFCCD" w14:textId="77777777" w:rsidR="001C2C7C" w:rsidRPr="004243EB" w:rsidRDefault="001C2C7C" w:rsidP="001C2C7C">
      <w:pPr>
        <w:pStyle w:val="ListParagraph"/>
        <w:jc w:val="both"/>
      </w:pPr>
    </w:p>
    <w:p w14:paraId="40228910" w14:textId="22F2D844" w:rsidR="006E1156" w:rsidRPr="004243EB" w:rsidRDefault="006E1156" w:rsidP="006E1156">
      <w:pPr>
        <w:jc w:val="both"/>
        <w:rPr>
          <w:b/>
          <w:bCs/>
        </w:rPr>
      </w:pPr>
      <w:r w:rsidRPr="004243EB">
        <w:rPr>
          <w:b/>
          <w:bCs/>
        </w:rPr>
        <w:t xml:space="preserve">Advanced challenges </w:t>
      </w:r>
    </w:p>
    <w:p w14:paraId="07F10F98" w14:textId="470D3835" w:rsidR="006E1156" w:rsidRPr="004243EB" w:rsidRDefault="006E1156" w:rsidP="004857F7">
      <w:pPr>
        <w:pStyle w:val="ListParagraph"/>
        <w:numPr>
          <w:ilvl w:val="0"/>
          <w:numId w:val="10"/>
        </w:numPr>
        <w:jc w:val="both"/>
      </w:pPr>
      <w:r w:rsidRPr="004243EB">
        <w:t>Integration of Technology:</w:t>
      </w:r>
    </w:p>
    <w:p w14:paraId="45EFF975" w14:textId="35230A83" w:rsidR="006E1156" w:rsidRPr="004243EB" w:rsidRDefault="006E1156" w:rsidP="004857F7">
      <w:pPr>
        <w:pStyle w:val="ListParagraph"/>
        <w:numPr>
          <w:ilvl w:val="0"/>
          <w:numId w:val="5"/>
        </w:numPr>
        <w:jc w:val="both"/>
      </w:pPr>
      <w:r w:rsidRPr="004243EB">
        <w:t>Implementation: Integrating new technologies such as artificial intelligence, machine learning, and telehealth requires significant investment and training.</w:t>
      </w:r>
    </w:p>
    <w:p w14:paraId="54AF8877" w14:textId="027A177A" w:rsidR="006E1156" w:rsidRPr="004243EB" w:rsidRDefault="006E1156" w:rsidP="004857F7">
      <w:pPr>
        <w:pStyle w:val="ListParagraph"/>
        <w:numPr>
          <w:ilvl w:val="0"/>
          <w:numId w:val="5"/>
        </w:numPr>
        <w:jc w:val="both"/>
      </w:pPr>
      <w:r w:rsidRPr="004243EB">
        <w:t>Data Security: As healthcare becomes more digital, protecting sensitive patient data against breaches is increasingly critical.</w:t>
      </w:r>
    </w:p>
    <w:p w14:paraId="75265AB3" w14:textId="77777777" w:rsidR="001D263D" w:rsidRPr="004243EB" w:rsidRDefault="001D263D" w:rsidP="001D263D">
      <w:pPr>
        <w:pStyle w:val="ListParagraph"/>
        <w:jc w:val="both"/>
      </w:pPr>
    </w:p>
    <w:p w14:paraId="6D131FE9" w14:textId="46D5F68F" w:rsidR="006E1156" w:rsidRPr="004243EB" w:rsidRDefault="006E1156" w:rsidP="004857F7">
      <w:pPr>
        <w:pStyle w:val="ListParagraph"/>
        <w:numPr>
          <w:ilvl w:val="0"/>
          <w:numId w:val="10"/>
        </w:numPr>
        <w:jc w:val="both"/>
      </w:pPr>
      <w:r w:rsidRPr="004243EB">
        <w:t>Healthcare Personalization:</w:t>
      </w:r>
    </w:p>
    <w:p w14:paraId="11BC0FF4" w14:textId="4D1B83DD" w:rsidR="006E1156" w:rsidRPr="004243EB" w:rsidRDefault="006E1156" w:rsidP="004857F7">
      <w:pPr>
        <w:pStyle w:val="ListParagraph"/>
        <w:numPr>
          <w:ilvl w:val="0"/>
          <w:numId w:val="5"/>
        </w:numPr>
        <w:jc w:val="both"/>
      </w:pPr>
      <w:r w:rsidRPr="004243EB">
        <w:t>Genomic Medicine: Leveraging genetic information to tailor treatments to individual patients promises better outcomes but raises ethical and logistical questions.</w:t>
      </w:r>
    </w:p>
    <w:p w14:paraId="4295B6E1" w14:textId="69B50B15" w:rsidR="006E1156" w:rsidRPr="004243EB" w:rsidRDefault="006E1156" w:rsidP="004857F7">
      <w:pPr>
        <w:pStyle w:val="ListParagraph"/>
        <w:numPr>
          <w:ilvl w:val="0"/>
          <w:numId w:val="5"/>
        </w:numPr>
        <w:jc w:val="both"/>
      </w:pPr>
      <w:r w:rsidRPr="004243EB">
        <w:t>Cost and Accessibility: Personalized treatments are often more expensive and not universally accessible, raising equity concerns.</w:t>
      </w:r>
    </w:p>
    <w:p w14:paraId="50F8766D" w14:textId="77777777" w:rsidR="001D263D" w:rsidRPr="004243EB" w:rsidRDefault="001D263D" w:rsidP="001D263D">
      <w:pPr>
        <w:pStyle w:val="ListParagraph"/>
        <w:jc w:val="both"/>
      </w:pPr>
    </w:p>
    <w:p w14:paraId="0495A817" w14:textId="4F32823F" w:rsidR="006E1156" w:rsidRPr="004243EB" w:rsidRDefault="006E1156" w:rsidP="004857F7">
      <w:pPr>
        <w:pStyle w:val="ListParagraph"/>
        <w:numPr>
          <w:ilvl w:val="0"/>
          <w:numId w:val="10"/>
        </w:numPr>
        <w:jc w:val="both"/>
      </w:pPr>
      <w:r w:rsidRPr="004243EB">
        <w:t>Managing Chronic Diseases:</w:t>
      </w:r>
    </w:p>
    <w:p w14:paraId="7C5E1F5E" w14:textId="00FEA4CF" w:rsidR="006E1156" w:rsidRPr="004243EB" w:rsidRDefault="006E1156" w:rsidP="004857F7">
      <w:pPr>
        <w:pStyle w:val="ListParagraph"/>
        <w:numPr>
          <w:ilvl w:val="0"/>
          <w:numId w:val="5"/>
        </w:numPr>
        <w:jc w:val="both"/>
      </w:pPr>
      <w:r w:rsidRPr="004243EB">
        <w:t>Preventive Care: Developing effective preventive care strategies can reduce the prevalence and impact of chronic diseases.</w:t>
      </w:r>
    </w:p>
    <w:p w14:paraId="3B71F54A" w14:textId="26B2A51B" w:rsidR="006E1156" w:rsidRPr="004243EB" w:rsidRDefault="006E1156" w:rsidP="004857F7">
      <w:pPr>
        <w:pStyle w:val="ListParagraph"/>
        <w:numPr>
          <w:ilvl w:val="0"/>
          <w:numId w:val="5"/>
        </w:numPr>
        <w:jc w:val="both"/>
      </w:pPr>
      <w:r w:rsidRPr="004243EB">
        <w:t>Long-term Management: Chronic diseases require ongoing management, which can be resource-intensive and complex.</w:t>
      </w:r>
    </w:p>
    <w:p w14:paraId="58D85158" w14:textId="77777777" w:rsidR="001D263D" w:rsidRPr="004243EB" w:rsidRDefault="001D263D" w:rsidP="001D263D">
      <w:pPr>
        <w:pStyle w:val="ListParagraph"/>
        <w:jc w:val="both"/>
      </w:pPr>
    </w:p>
    <w:p w14:paraId="1DDBF180" w14:textId="1A4D8090" w:rsidR="006E1156" w:rsidRPr="004243EB" w:rsidRDefault="006E1156" w:rsidP="004857F7">
      <w:pPr>
        <w:pStyle w:val="ListParagraph"/>
        <w:numPr>
          <w:ilvl w:val="0"/>
          <w:numId w:val="10"/>
        </w:numPr>
        <w:jc w:val="both"/>
      </w:pPr>
      <w:r w:rsidRPr="004243EB">
        <w:t>Aging Population:</w:t>
      </w:r>
    </w:p>
    <w:p w14:paraId="19CC7845" w14:textId="6B97627E" w:rsidR="006E1156" w:rsidRPr="004243EB" w:rsidRDefault="006E1156" w:rsidP="004857F7">
      <w:pPr>
        <w:pStyle w:val="ListParagraph"/>
        <w:numPr>
          <w:ilvl w:val="0"/>
          <w:numId w:val="5"/>
        </w:numPr>
        <w:jc w:val="both"/>
      </w:pPr>
      <w:r w:rsidRPr="004243EB">
        <w:t>Senior Healthcare: An aging population increases the demand for healthcare services, particularly those related to age-associated conditions like Alzheimer's and osteoporosis.</w:t>
      </w:r>
    </w:p>
    <w:p w14:paraId="3B46180A" w14:textId="3BE9C6BF" w:rsidR="009B7B38" w:rsidRPr="004243EB" w:rsidRDefault="006E1156" w:rsidP="004857F7">
      <w:pPr>
        <w:pStyle w:val="ListParagraph"/>
        <w:numPr>
          <w:ilvl w:val="0"/>
          <w:numId w:val="5"/>
        </w:numPr>
        <w:jc w:val="both"/>
      </w:pPr>
      <w:r w:rsidRPr="004243EB">
        <w:t>Sustainability: The rising proportion of elderly people puts additional strain on healthcare systems, challenging their sustainability.</w:t>
      </w:r>
    </w:p>
    <w:p w14:paraId="39D7641E" w14:textId="77777777" w:rsidR="001D263D" w:rsidRPr="004243EB" w:rsidRDefault="001D263D" w:rsidP="001D263D">
      <w:pPr>
        <w:pStyle w:val="ListParagraph"/>
        <w:jc w:val="both"/>
      </w:pPr>
    </w:p>
    <w:p w14:paraId="56E38FA0" w14:textId="39F1F675" w:rsidR="006E1156" w:rsidRPr="004243EB" w:rsidRDefault="006E1156" w:rsidP="004857F7">
      <w:pPr>
        <w:pStyle w:val="ListParagraph"/>
        <w:numPr>
          <w:ilvl w:val="0"/>
          <w:numId w:val="10"/>
        </w:numPr>
        <w:jc w:val="both"/>
      </w:pPr>
      <w:r w:rsidRPr="004243EB">
        <w:t>Healthcare Policies and Regulation:</w:t>
      </w:r>
    </w:p>
    <w:p w14:paraId="7309D08D" w14:textId="34158BF8" w:rsidR="006E1156" w:rsidRPr="004243EB" w:rsidRDefault="006E1156" w:rsidP="004857F7">
      <w:pPr>
        <w:pStyle w:val="ListParagraph"/>
        <w:numPr>
          <w:ilvl w:val="0"/>
          <w:numId w:val="5"/>
        </w:numPr>
        <w:jc w:val="both"/>
      </w:pPr>
      <w:r w:rsidRPr="004243EB">
        <w:t>Policy Evolution: Healthcare policies must continually evolve to keep pace with advancements in medicine and changes in societal needs.</w:t>
      </w:r>
    </w:p>
    <w:p w14:paraId="7091F01E" w14:textId="37CC5939" w:rsidR="006E1156" w:rsidRPr="004243EB" w:rsidRDefault="006E1156" w:rsidP="004857F7">
      <w:pPr>
        <w:pStyle w:val="ListParagraph"/>
        <w:numPr>
          <w:ilvl w:val="0"/>
          <w:numId w:val="5"/>
        </w:numPr>
        <w:jc w:val="both"/>
      </w:pPr>
      <w:r w:rsidRPr="004243EB">
        <w:t>Regulatory Compliance: Ensuring that new treatments and technologies comply with existing regulations is essential but can delay their implementation.</w:t>
      </w:r>
    </w:p>
    <w:p w14:paraId="2F486B2D" w14:textId="77777777" w:rsidR="001C2C7C" w:rsidRPr="004243EB" w:rsidRDefault="001C2C7C" w:rsidP="001C2C7C">
      <w:pPr>
        <w:pStyle w:val="ListParagraph"/>
        <w:jc w:val="both"/>
      </w:pPr>
    </w:p>
    <w:p w14:paraId="3822A02E" w14:textId="30FB392E" w:rsidR="006E1156" w:rsidRPr="004243EB" w:rsidRDefault="006E1156" w:rsidP="006E1156">
      <w:pPr>
        <w:jc w:val="both"/>
        <w:rPr>
          <w:b/>
          <w:bCs/>
        </w:rPr>
      </w:pPr>
      <w:r w:rsidRPr="004243EB">
        <w:rPr>
          <w:b/>
          <w:bCs/>
        </w:rPr>
        <w:lastRenderedPageBreak/>
        <w:t>Challenges of AI in Healthcare</w:t>
      </w:r>
    </w:p>
    <w:p w14:paraId="5F8D1E87" w14:textId="689D18A6" w:rsidR="006E1156" w:rsidRPr="004243EB" w:rsidRDefault="006E1156" w:rsidP="006E1156">
      <w:pPr>
        <w:jc w:val="both"/>
      </w:pPr>
      <w:r w:rsidRPr="004243EB">
        <w:t xml:space="preserve">"Opportunities and challenges of artificial intelligence in healthcare" </w:t>
      </w:r>
    </w:p>
    <w:p w14:paraId="43D90466" w14:textId="10D4EDFE" w:rsidR="006E1156" w:rsidRPr="004243EB" w:rsidRDefault="006E1156" w:rsidP="004857F7">
      <w:pPr>
        <w:pStyle w:val="ListParagraph"/>
        <w:numPr>
          <w:ilvl w:val="0"/>
          <w:numId w:val="8"/>
        </w:numPr>
        <w:jc w:val="both"/>
      </w:pPr>
      <w:r w:rsidRPr="004243EB">
        <w:t>Complex Data and Privacy Concerns:</w:t>
      </w:r>
    </w:p>
    <w:p w14:paraId="778A9159" w14:textId="2E622CE4" w:rsidR="006E1156" w:rsidRPr="004243EB" w:rsidRDefault="006E1156" w:rsidP="004857F7">
      <w:pPr>
        <w:pStyle w:val="ListParagraph"/>
        <w:numPr>
          <w:ilvl w:val="0"/>
          <w:numId w:val="5"/>
        </w:numPr>
        <w:jc w:val="both"/>
      </w:pPr>
      <w:r w:rsidRPr="004243EB">
        <w:t>Handling Sensitive Information: AI systems must process extensive medical data while ensuring compliance with laws like HIPAA in the US, which protects patient information.</w:t>
      </w:r>
    </w:p>
    <w:p w14:paraId="19F6EA70" w14:textId="4784FD35" w:rsidR="006E1156" w:rsidRPr="004243EB" w:rsidRDefault="006E1156" w:rsidP="004857F7">
      <w:pPr>
        <w:pStyle w:val="ListParagraph"/>
        <w:numPr>
          <w:ilvl w:val="0"/>
          <w:numId w:val="5"/>
        </w:numPr>
        <w:jc w:val="both"/>
      </w:pPr>
      <w:r w:rsidRPr="004243EB">
        <w:t>Security Measures: Robust cybersecurity measures are required to prevent breaches that could expose sensitive health data, a frequent target for cyber-attacks.</w:t>
      </w:r>
    </w:p>
    <w:p w14:paraId="0BA36B80" w14:textId="77777777" w:rsidR="004A3899" w:rsidRPr="004243EB" w:rsidRDefault="004A3899" w:rsidP="004A3899">
      <w:pPr>
        <w:pStyle w:val="ListParagraph"/>
        <w:jc w:val="both"/>
      </w:pPr>
    </w:p>
    <w:p w14:paraId="308C7BC4" w14:textId="01C694C4" w:rsidR="006E1156" w:rsidRPr="004243EB" w:rsidRDefault="006E1156" w:rsidP="004857F7">
      <w:pPr>
        <w:pStyle w:val="ListParagraph"/>
        <w:numPr>
          <w:ilvl w:val="0"/>
          <w:numId w:val="8"/>
        </w:numPr>
        <w:jc w:val="both"/>
      </w:pPr>
      <w:r w:rsidRPr="004243EB">
        <w:t>Integration with Healthcare Systems:</w:t>
      </w:r>
    </w:p>
    <w:p w14:paraId="1874E712" w14:textId="053D2F5B" w:rsidR="006E1156" w:rsidRPr="004243EB" w:rsidRDefault="006E1156" w:rsidP="004857F7">
      <w:pPr>
        <w:pStyle w:val="ListParagraph"/>
        <w:numPr>
          <w:ilvl w:val="0"/>
          <w:numId w:val="5"/>
        </w:numPr>
        <w:jc w:val="both"/>
      </w:pPr>
      <w:r w:rsidRPr="004243EB">
        <w:t>Compatibility Issues: Many healthcare facilities operate on legacy systems that may not support modern AI applications, requiring significant upgrades or custom solutions.</w:t>
      </w:r>
    </w:p>
    <w:p w14:paraId="57D16159" w14:textId="62A055DA" w:rsidR="006E1156" w:rsidRPr="004243EB" w:rsidRDefault="006E1156" w:rsidP="004857F7">
      <w:pPr>
        <w:pStyle w:val="ListParagraph"/>
        <w:numPr>
          <w:ilvl w:val="0"/>
          <w:numId w:val="5"/>
        </w:numPr>
        <w:jc w:val="both"/>
      </w:pPr>
      <w:r w:rsidRPr="004243EB">
        <w:t>Operational Disruption: Integrating new AI tools may disrupt existing workflows, necessitating training and adjustments that can be time-consuming and costly.</w:t>
      </w:r>
    </w:p>
    <w:p w14:paraId="5215EA7D" w14:textId="77777777" w:rsidR="004A3899" w:rsidRPr="004243EB" w:rsidRDefault="004A3899" w:rsidP="004A3899">
      <w:pPr>
        <w:pStyle w:val="ListParagraph"/>
        <w:jc w:val="both"/>
      </w:pPr>
    </w:p>
    <w:p w14:paraId="16907BEF" w14:textId="08412398" w:rsidR="006E1156" w:rsidRPr="004243EB" w:rsidRDefault="006E1156" w:rsidP="004857F7">
      <w:pPr>
        <w:pStyle w:val="ListParagraph"/>
        <w:numPr>
          <w:ilvl w:val="0"/>
          <w:numId w:val="8"/>
        </w:numPr>
        <w:jc w:val="both"/>
      </w:pPr>
      <w:r w:rsidRPr="004243EB">
        <w:t>Algorithmic Accuracy and Bias:</w:t>
      </w:r>
    </w:p>
    <w:p w14:paraId="3FEF492E" w14:textId="3C644194" w:rsidR="006E1156" w:rsidRPr="004243EB" w:rsidRDefault="006E1156" w:rsidP="004857F7">
      <w:pPr>
        <w:pStyle w:val="ListParagraph"/>
        <w:numPr>
          <w:ilvl w:val="0"/>
          <w:numId w:val="5"/>
        </w:numPr>
        <w:jc w:val="both"/>
      </w:pPr>
      <w:r w:rsidRPr="004243EB">
        <w:t>Cultural and Demographic Diversity: AI systems must be trained on diverse data sets to perform well across racial, ethnic, and socioeconomic groups.</w:t>
      </w:r>
    </w:p>
    <w:p w14:paraId="59D73CE1" w14:textId="5C2868BE" w:rsidR="006E1156" w:rsidRPr="004243EB" w:rsidRDefault="006E1156" w:rsidP="004857F7">
      <w:pPr>
        <w:pStyle w:val="ListParagraph"/>
        <w:numPr>
          <w:ilvl w:val="0"/>
          <w:numId w:val="5"/>
        </w:numPr>
        <w:jc w:val="both"/>
      </w:pPr>
      <w:r w:rsidRPr="004243EB">
        <w:t xml:space="preserve">Algorithmic Transparency: Understanding how </w:t>
      </w:r>
      <w:r w:rsidR="00803FB6" w:rsidRPr="004243EB">
        <w:t>AI systems make decisions</w:t>
      </w:r>
      <w:r w:rsidRPr="004243EB">
        <w:t xml:space="preserve"> is crucial to trust and reliability, especially in high-stakes environments like healthcare.</w:t>
      </w:r>
    </w:p>
    <w:p w14:paraId="5D05FF86" w14:textId="77777777" w:rsidR="004A3899" w:rsidRPr="004243EB" w:rsidRDefault="004A3899" w:rsidP="004A3899">
      <w:pPr>
        <w:pStyle w:val="ListParagraph"/>
        <w:jc w:val="both"/>
      </w:pPr>
    </w:p>
    <w:p w14:paraId="31477568" w14:textId="67CB888C" w:rsidR="006E1156" w:rsidRPr="004243EB" w:rsidRDefault="006E1156" w:rsidP="004857F7">
      <w:pPr>
        <w:pStyle w:val="ListParagraph"/>
        <w:numPr>
          <w:ilvl w:val="0"/>
          <w:numId w:val="8"/>
        </w:numPr>
        <w:jc w:val="both"/>
      </w:pPr>
      <w:r w:rsidRPr="004243EB">
        <w:t>Dependence and Skill Degradation:</w:t>
      </w:r>
    </w:p>
    <w:p w14:paraId="1D6FDF50" w14:textId="36BA3827" w:rsidR="006E1156" w:rsidRPr="004243EB" w:rsidRDefault="006E1156" w:rsidP="004857F7">
      <w:pPr>
        <w:pStyle w:val="ListParagraph"/>
        <w:numPr>
          <w:ilvl w:val="0"/>
          <w:numId w:val="5"/>
        </w:numPr>
        <w:jc w:val="both"/>
      </w:pPr>
      <w:r w:rsidRPr="004243EB">
        <w:t>Over-reliance on Technology: There's a risk that healthcare providers may become too reliant on AI, potentially leading to a decline in diagnostic and treatment skills.</w:t>
      </w:r>
    </w:p>
    <w:p w14:paraId="67D6D34E" w14:textId="3C4A48F1" w:rsidR="006E1156" w:rsidRPr="004243EB" w:rsidRDefault="006E1156" w:rsidP="004857F7">
      <w:pPr>
        <w:pStyle w:val="ListParagraph"/>
        <w:numPr>
          <w:ilvl w:val="0"/>
          <w:numId w:val="5"/>
        </w:numPr>
        <w:jc w:val="both"/>
      </w:pPr>
      <w:r w:rsidRPr="004243EB">
        <w:t>Complacency Risk: As AI systems take on more routine tasks, healthcare professionals might overlook or underestimate the importance of their active involvement in patient care.</w:t>
      </w:r>
    </w:p>
    <w:p w14:paraId="1351D6BF" w14:textId="77777777" w:rsidR="004A3899" w:rsidRPr="004243EB" w:rsidRDefault="004A3899" w:rsidP="004A3899">
      <w:pPr>
        <w:pStyle w:val="ListParagraph"/>
        <w:jc w:val="both"/>
      </w:pPr>
    </w:p>
    <w:p w14:paraId="37754FF9" w14:textId="3147C7AF" w:rsidR="006E1156" w:rsidRPr="004243EB" w:rsidRDefault="006E1156" w:rsidP="004857F7">
      <w:pPr>
        <w:pStyle w:val="ListParagraph"/>
        <w:numPr>
          <w:ilvl w:val="0"/>
          <w:numId w:val="8"/>
        </w:numPr>
        <w:jc w:val="both"/>
      </w:pPr>
      <w:r w:rsidRPr="004243EB">
        <w:t>Regulatory Hurdles:</w:t>
      </w:r>
    </w:p>
    <w:p w14:paraId="2A89C7DE" w14:textId="7DAD687C" w:rsidR="006E1156" w:rsidRPr="004243EB" w:rsidRDefault="006E1156" w:rsidP="004857F7">
      <w:pPr>
        <w:pStyle w:val="ListParagraph"/>
        <w:numPr>
          <w:ilvl w:val="0"/>
          <w:numId w:val="5"/>
        </w:numPr>
        <w:jc w:val="both"/>
      </w:pPr>
      <w:r w:rsidRPr="004243EB">
        <w:t>Uneven Regulations: AI-related healthcare regulations can vary significantly between countries and even within regions, complicating the deployment of universal solutions.</w:t>
      </w:r>
    </w:p>
    <w:p w14:paraId="02C56346" w14:textId="393D98BB" w:rsidR="006E1156" w:rsidRPr="004243EB" w:rsidRDefault="006E1156" w:rsidP="004857F7">
      <w:pPr>
        <w:pStyle w:val="ListParagraph"/>
        <w:numPr>
          <w:ilvl w:val="0"/>
          <w:numId w:val="5"/>
        </w:numPr>
        <w:jc w:val="both"/>
      </w:pPr>
      <w:r w:rsidRPr="004243EB">
        <w:t>Approval Processes: Getting regulatory approval for AI in healthcare can be a lengthy and unpredictable process, slowing down innovation and implementation.</w:t>
      </w:r>
    </w:p>
    <w:p w14:paraId="5E8CDE12" w14:textId="77777777" w:rsidR="004A3899" w:rsidRPr="004243EB" w:rsidRDefault="004A3899" w:rsidP="004A3899">
      <w:pPr>
        <w:pStyle w:val="ListParagraph"/>
        <w:jc w:val="both"/>
      </w:pPr>
    </w:p>
    <w:p w14:paraId="697E1CD0" w14:textId="2653C011" w:rsidR="006E1156" w:rsidRPr="004243EB" w:rsidRDefault="006E1156" w:rsidP="004857F7">
      <w:pPr>
        <w:pStyle w:val="ListParagraph"/>
        <w:numPr>
          <w:ilvl w:val="0"/>
          <w:numId w:val="8"/>
        </w:numPr>
        <w:jc w:val="both"/>
      </w:pPr>
      <w:r w:rsidRPr="004243EB">
        <w:t>Ethical and Legal Issues:</w:t>
      </w:r>
    </w:p>
    <w:p w14:paraId="26245419" w14:textId="39995C55" w:rsidR="006E1156" w:rsidRPr="004243EB" w:rsidRDefault="006E1156" w:rsidP="004857F7">
      <w:pPr>
        <w:pStyle w:val="ListParagraph"/>
        <w:numPr>
          <w:ilvl w:val="0"/>
          <w:numId w:val="5"/>
        </w:numPr>
        <w:jc w:val="both"/>
      </w:pPr>
      <w:r w:rsidRPr="004243EB">
        <w:t>Decision-Making Autonomy: Balancing AI decision-making with the need for human oversight raises ethical questions about the ultimate responsibility for patient care.</w:t>
      </w:r>
    </w:p>
    <w:p w14:paraId="545D5D6B" w14:textId="37292E4C" w:rsidR="006E1156" w:rsidRPr="004243EB" w:rsidRDefault="006E1156" w:rsidP="004857F7">
      <w:pPr>
        <w:pStyle w:val="ListParagraph"/>
        <w:numPr>
          <w:ilvl w:val="0"/>
          <w:numId w:val="5"/>
        </w:numPr>
        <w:jc w:val="both"/>
      </w:pPr>
      <w:r w:rsidRPr="004243EB">
        <w:t>Legal Liability: Determining who is liable when errors occur—whether the software developers, the healthcare providers, or the hospital—is complex and yet to be fully resolved.</w:t>
      </w:r>
      <w:r w:rsidR="00C112D5" w:rsidRPr="004243EB">
        <w:fldChar w:fldCharType="begin"/>
      </w:r>
      <w:r w:rsidR="003E5ACD" w:rsidRPr="004243EB">
        <w:instrText xml:space="preserve"> ADDIN EN.CITE &lt;EndNote&gt;&lt;Cite&gt;&lt;Author&gt;Iliashenko&lt;/Author&gt;&lt;Year&gt;2019&lt;/Year&gt;&lt;RecNum&gt;357&lt;/RecNum&gt;&lt;DisplayText&gt;[6]&lt;/DisplayText&gt;&lt;record&gt;&lt;rec-number&gt;357&lt;/rec-number&gt;&lt;foreign-keys&gt;&lt;key app="EN" db-id="waz95ped0t90aqepzwdxewvlw2edrrwfwzt5" timestamp="1725208634"&gt;357&lt;/key&gt;&lt;/foreign-keys&gt;&lt;ref-type name="Journal Article"&gt;17&lt;/ref-type&gt;&lt;contributors&gt;&lt;authors&gt;&lt;author&gt;Iliashenko, Oksana&lt;/author&gt;&lt;author&gt;Bikkulova, Zilia&lt;/author&gt;&lt;author&gt;Dubgorn, Alissa&lt;/author&gt;&lt;/authors&gt;&lt;/contributors&gt;&lt;titles&gt;&lt;title&gt;Opportunities and challenges of artificial intelligence in healthcare&lt;/title&gt;&lt;secondary-title&gt;E3S Web of Conferences&lt;/secondary-title&gt;&lt;/titles&gt;&lt;pages&gt;02028&lt;/pages&gt;&lt;volume&gt;110&lt;/volume&gt;&lt;dates&gt;&lt;year&gt;2019&lt;/year&gt;&lt;/dates&gt;&lt;publisher&gt;EDP Sciences&lt;/publisher&gt;&lt;isbn&gt;2267-1242&lt;/isbn&gt;&lt;urls&gt;&lt;related-urls&gt;&lt;url&gt;https://go.exlibris.link/lvgLpxY6&lt;/url&gt;&lt;/related-urls&gt;&lt;/urls&gt;&lt;access-date&gt;09-01-2024&lt;/access-date&gt;&lt;/record&gt;&lt;/Cite&gt;&lt;/EndNote&gt;</w:instrText>
      </w:r>
      <w:r w:rsidR="00C112D5" w:rsidRPr="004243EB">
        <w:fldChar w:fldCharType="separate"/>
      </w:r>
      <w:r w:rsidR="003E5ACD" w:rsidRPr="004243EB">
        <w:rPr>
          <w:noProof/>
        </w:rPr>
        <w:t>[6]</w:t>
      </w:r>
      <w:r w:rsidR="00C112D5" w:rsidRPr="004243EB">
        <w:fldChar w:fldCharType="end"/>
      </w:r>
    </w:p>
    <w:p w14:paraId="4D8AC6E2" w14:textId="5B197EB1" w:rsidR="006E1156" w:rsidRPr="004243EB" w:rsidRDefault="006E1156" w:rsidP="006E1156">
      <w:pPr>
        <w:jc w:val="both"/>
      </w:pPr>
      <w:r w:rsidRPr="004243EB">
        <w:t>"A Systematic Literature Review of Advancements, Challenges and Future Directions of AI And ML in Healthcare"</w:t>
      </w:r>
    </w:p>
    <w:p w14:paraId="5FFC9D52" w14:textId="1ECB2AB3" w:rsidR="006E1156" w:rsidRPr="004243EB" w:rsidRDefault="006E1156" w:rsidP="004857F7">
      <w:pPr>
        <w:pStyle w:val="ListParagraph"/>
        <w:numPr>
          <w:ilvl w:val="0"/>
          <w:numId w:val="11"/>
        </w:numPr>
        <w:jc w:val="both"/>
      </w:pPr>
      <w:r w:rsidRPr="004243EB">
        <w:t>Technological Integration:</w:t>
      </w:r>
    </w:p>
    <w:p w14:paraId="792C4F18" w14:textId="3ECF57D8" w:rsidR="006E1156" w:rsidRPr="004243EB" w:rsidRDefault="006E1156" w:rsidP="004857F7">
      <w:pPr>
        <w:pStyle w:val="ListParagraph"/>
        <w:numPr>
          <w:ilvl w:val="0"/>
          <w:numId w:val="5"/>
        </w:numPr>
        <w:jc w:val="both"/>
      </w:pPr>
      <w:r w:rsidRPr="004243EB">
        <w:lastRenderedPageBreak/>
        <w:t>Adaptation to Clinical Needs: AI tools must be designed to fit seamlessly into the specific clinical workflows, which often vary significantly from one specialty to another.</w:t>
      </w:r>
    </w:p>
    <w:p w14:paraId="33E332AC" w14:textId="16095AB0" w:rsidR="006E1156" w:rsidRPr="004243EB" w:rsidRDefault="006E1156" w:rsidP="004857F7">
      <w:pPr>
        <w:pStyle w:val="ListParagraph"/>
        <w:numPr>
          <w:ilvl w:val="0"/>
          <w:numId w:val="5"/>
        </w:numPr>
        <w:jc w:val="both"/>
      </w:pPr>
      <w:r w:rsidRPr="004243EB">
        <w:t>User-Friendliness: Ensuring that AI systems are user-friendly and enhance, rather than complicate, the workflow of healthcare providers.</w:t>
      </w:r>
    </w:p>
    <w:p w14:paraId="2F6325CD" w14:textId="77777777" w:rsidR="001D263D" w:rsidRPr="004243EB" w:rsidRDefault="001D263D" w:rsidP="001D263D">
      <w:pPr>
        <w:pStyle w:val="ListParagraph"/>
        <w:jc w:val="both"/>
      </w:pPr>
    </w:p>
    <w:p w14:paraId="2E1BBA24" w14:textId="2949FA5B" w:rsidR="006E1156" w:rsidRPr="004243EB" w:rsidRDefault="006E1156" w:rsidP="004857F7">
      <w:pPr>
        <w:pStyle w:val="ListParagraph"/>
        <w:numPr>
          <w:ilvl w:val="0"/>
          <w:numId w:val="11"/>
        </w:numPr>
        <w:jc w:val="both"/>
      </w:pPr>
      <w:r w:rsidRPr="004243EB">
        <w:t>Transparency and Explainability:</w:t>
      </w:r>
    </w:p>
    <w:p w14:paraId="78C0BFC1" w14:textId="4E039B65" w:rsidR="006E1156" w:rsidRPr="004243EB" w:rsidRDefault="006E1156" w:rsidP="004857F7">
      <w:pPr>
        <w:pStyle w:val="ListParagraph"/>
        <w:numPr>
          <w:ilvl w:val="0"/>
          <w:numId w:val="5"/>
        </w:numPr>
        <w:jc w:val="both"/>
      </w:pPr>
      <w:r w:rsidRPr="004243EB">
        <w:t>Trust and Adoption: Healthcare professionals are more likely to trust and therefore adopt AI systems if they can understand how these systems make their decisions.</w:t>
      </w:r>
    </w:p>
    <w:p w14:paraId="158956A9" w14:textId="0B80C0AA" w:rsidR="006E1156" w:rsidRPr="004243EB" w:rsidRDefault="006E1156" w:rsidP="004857F7">
      <w:pPr>
        <w:pStyle w:val="ListParagraph"/>
        <w:numPr>
          <w:ilvl w:val="0"/>
          <w:numId w:val="5"/>
        </w:numPr>
        <w:jc w:val="both"/>
      </w:pPr>
      <w:r w:rsidRPr="004243EB">
        <w:t>Regulatory Compliance: Increasing regulatory demands for explainability in AI systems, such as the EU's General Data Protection Regulation, which requires transparency about automated decisions.</w:t>
      </w:r>
    </w:p>
    <w:p w14:paraId="6F3899FB" w14:textId="77777777" w:rsidR="001D263D" w:rsidRPr="004243EB" w:rsidRDefault="001D263D" w:rsidP="001D263D">
      <w:pPr>
        <w:pStyle w:val="ListParagraph"/>
        <w:jc w:val="both"/>
      </w:pPr>
    </w:p>
    <w:p w14:paraId="50CE5B7F" w14:textId="43CBCE9F" w:rsidR="006E1156" w:rsidRPr="004243EB" w:rsidRDefault="006E1156" w:rsidP="004857F7">
      <w:pPr>
        <w:pStyle w:val="ListParagraph"/>
        <w:numPr>
          <w:ilvl w:val="0"/>
          <w:numId w:val="11"/>
        </w:numPr>
        <w:jc w:val="both"/>
      </w:pPr>
      <w:r w:rsidRPr="004243EB">
        <w:t>Data Quality and Management:</w:t>
      </w:r>
    </w:p>
    <w:p w14:paraId="179909A1" w14:textId="07B1D2D3" w:rsidR="006E1156" w:rsidRPr="004243EB" w:rsidRDefault="006E1156" w:rsidP="004857F7">
      <w:pPr>
        <w:pStyle w:val="ListParagraph"/>
        <w:numPr>
          <w:ilvl w:val="0"/>
          <w:numId w:val="5"/>
        </w:numPr>
        <w:jc w:val="both"/>
      </w:pPr>
      <w:r w:rsidRPr="004243EB">
        <w:t>Comprehensive Data Collection: Gathering extensive and varied data types from numerous sources while ensuring the accuracy and consistency of this data.</w:t>
      </w:r>
    </w:p>
    <w:p w14:paraId="65132DF1" w14:textId="447BF3A2" w:rsidR="006E1156" w:rsidRPr="004243EB" w:rsidRDefault="006E1156" w:rsidP="004857F7">
      <w:pPr>
        <w:pStyle w:val="ListParagraph"/>
        <w:numPr>
          <w:ilvl w:val="0"/>
          <w:numId w:val="5"/>
        </w:numPr>
        <w:jc w:val="both"/>
      </w:pPr>
      <w:r w:rsidRPr="004243EB">
        <w:t>Data Annotation: Properly annotating data is critical for training AI models but requires significant expert time and can be prone to human error.</w:t>
      </w:r>
    </w:p>
    <w:p w14:paraId="3FAB3A52" w14:textId="77777777" w:rsidR="001D263D" w:rsidRPr="004243EB" w:rsidRDefault="001D263D" w:rsidP="001D263D">
      <w:pPr>
        <w:pStyle w:val="ListParagraph"/>
        <w:jc w:val="both"/>
      </w:pPr>
    </w:p>
    <w:p w14:paraId="2BD66931" w14:textId="3939ACAE" w:rsidR="006E1156" w:rsidRPr="004243EB" w:rsidRDefault="006E1156" w:rsidP="004857F7">
      <w:pPr>
        <w:pStyle w:val="ListParagraph"/>
        <w:numPr>
          <w:ilvl w:val="0"/>
          <w:numId w:val="11"/>
        </w:numPr>
        <w:jc w:val="both"/>
      </w:pPr>
      <w:r w:rsidRPr="004243EB">
        <w:t>Scalability and Generalization:</w:t>
      </w:r>
    </w:p>
    <w:p w14:paraId="5B8E5331" w14:textId="1B1D4B97" w:rsidR="006E1156" w:rsidRPr="004243EB" w:rsidRDefault="006E1156" w:rsidP="004857F7">
      <w:pPr>
        <w:pStyle w:val="ListParagraph"/>
        <w:numPr>
          <w:ilvl w:val="0"/>
          <w:numId w:val="5"/>
        </w:numPr>
        <w:jc w:val="both"/>
      </w:pPr>
      <w:r w:rsidRPr="004243EB">
        <w:t>Performance Across Settings: Ensuring AI systems can perform consistently well in various healthcare settings, including hospitals, clinics, and remote care services.</w:t>
      </w:r>
    </w:p>
    <w:p w14:paraId="7E1A6932" w14:textId="3A2BA8A6" w:rsidR="006E1156" w:rsidRPr="004243EB" w:rsidRDefault="006E1156" w:rsidP="004857F7">
      <w:pPr>
        <w:pStyle w:val="ListParagraph"/>
        <w:numPr>
          <w:ilvl w:val="0"/>
          <w:numId w:val="5"/>
        </w:numPr>
        <w:jc w:val="both"/>
      </w:pPr>
      <w:r w:rsidRPr="004243EB">
        <w:t>Resource Allocation: Scalable solutions must efficiently utilize computational resources to remain cost-effective and performant at scale.</w:t>
      </w:r>
    </w:p>
    <w:p w14:paraId="5B2899C1" w14:textId="77777777" w:rsidR="001D263D" w:rsidRPr="004243EB" w:rsidRDefault="001D263D" w:rsidP="001D263D">
      <w:pPr>
        <w:pStyle w:val="ListParagraph"/>
        <w:jc w:val="both"/>
      </w:pPr>
    </w:p>
    <w:p w14:paraId="5642A0AB" w14:textId="314CEC21" w:rsidR="006E1156" w:rsidRPr="004243EB" w:rsidRDefault="006E1156" w:rsidP="004857F7">
      <w:pPr>
        <w:pStyle w:val="ListParagraph"/>
        <w:numPr>
          <w:ilvl w:val="0"/>
          <w:numId w:val="11"/>
        </w:numPr>
        <w:jc w:val="both"/>
      </w:pPr>
      <w:r w:rsidRPr="004243EB">
        <w:t>Ethical Implications and Bias:</w:t>
      </w:r>
    </w:p>
    <w:p w14:paraId="551AA38D" w14:textId="3B10A79C" w:rsidR="006E1156" w:rsidRPr="004243EB" w:rsidRDefault="006E1156" w:rsidP="004857F7">
      <w:pPr>
        <w:pStyle w:val="ListParagraph"/>
        <w:numPr>
          <w:ilvl w:val="0"/>
          <w:numId w:val="5"/>
        </w:numPr>
        <w:jc w:val="both"/>
      </w:pPr>
      <w:r w:rsidRPr="004243EB">
        <w:t>Mitigating Bias: Developing methodologies to detect and mitigate biases in AI algorithms that may affect certain patient groups unfairly.</w:t>
      </w:r>
    </w:p>
    <w:p w14:paraId="7A01337B" w14:textId="2A4BA109" w:rsidR="006E1156" w:rsidRPr="004243EB" w:rsidRDefault="006E1156" w:rsidP="004857F7">
      <w:pPr>
        <w:pStyle w:val="ListParagraph"/>
        <w:numPr>
          <w:ilvl w:val="0"/>
          <w:numId w:val="5"/>
        </w:numPr>
        <w:jc w:val="both"/>
      </w:pPr>
      <w:r w:rsidRPr="004243EB">
        <w:t>Equitable Access: Ensuring that advancements in AI healthcare technologies are accessible to all segments of the population, including underserved communities.</w:t>
      </w:r>
    </w:p>
    <w:p w14:paraId="62201567" w14:textId="77777777" w:rsidR="001D263D" w:rsidRPr="004243EB" w:rsidRDefault="001D263D" w:rsidP="001D263D">
      <w:pPr>
        <w:pStyle w:val="ListParagraph"/>
        <w:jc w:val="both"/>
      </w:pPr>
    </w:p>
    <w:p w14:paraId="1B20FF08" w14:textId="17639F16" w:rsidR="006E1156" w:rsidRPr="004243EB" w:rsidRDefault="006E1156" w:rsidP="004857F7">
      <w:pPr>
        <w:pStyle w:val="ListParagraph"/>
        <w:numPr>
          <w:ilvl w:val="0"/>
          <w:numId w:val="11"/>
        </w:numPr>
        <w:jc w:val="both"/>
      </w:pPr>
      <w:r w:rsidRPr="004243EB">
        <w:t>Regulatory and Compliance Challenges:</w:t>
      </w:r>
    </w:p>
    <w:p w14:paraId="5BE4876F" w14:textId="3F171F79" w:rsidR="006E1156" w:rsidRPr="004243EB" w:rsidRDefault="006E1156" w:rsidP="004857F7">
      <w:pPr>
        <w:pStyle w:val="ListParagraph"/>
        <w:numPr>
          <w:ilvl w:val="0"/>
          <w:numId w:val="5"/>
        </w:numPr>
        <w:jc w:val="both"/>
      </w:pPr>
      <w:r w:rsidRPr="004243EB">
        <w:t>Standardization of Practices: Creating standards for AI in healthcare to ensure safety and efficacy while fostering innovation.</w:t>
      </w:r>
    </w:p>
    <w:p w14:paraId="27FECF89" w14:textId="691FDCCB" w:rsidR="001D263D" w:rsidRPr="004243EB" w:rsidRDefault="006E1156" w:rsidP="004857F7">
      <w:pPr>
        <w:pStyle w:val="ListParagraph"/>
        <w:numPr>
          <w:ilvl w:val="0"/>
          <w:numId w:val="5"/>
        </w:numPr>
        <w:jc w:val="both"/>
      </w:pPr>
      <w:r w:rsidRPr="004243EB">
        <w:t>Dynamic Regulatory Frameworks: Developing flexible yet robust regulatory frameworks that can adapt to rapid technological advances in AI and ML.</w:t>
      </w:r>
      <w:r w:rsidR="00617CF1" w:rsidRPr="004243EB">
        <w:fldChar w:fldCharType="begin"/>
      </w:r>
      <w:r w:rsidR="003E5ACD" w:rsidRPr="004243EB">
        <w:instrText xml:space="preserve"> ADDIN EN.CITE &lt;EndNote&gt;&lt;Cite&gt;&lt;Author&gt;Nadella&lt;/Author&gt;&lt;Year&gt;2023&lt;/Year&gt;&lt;RecNum&gt;358&lt;/RecNum&gt;&lt;DisplayText&gt;[7]&lt;/DisplayText&gt;&lt;record&gt;&lt;rec-number&gt;358&lt;/rec-number&gt;&lt;foreign-keys&gt;&lt;key app="EN" db-id="waz95ped0t90aqepzwdxewvlw2edrrwfwzt5" timestamp="1725208811"&gt;358&lt;/key&gt;&lt;/foreign-keys&gt;&lt;ref-type name="Journal Article"&gt;17&lt;/ref-type&gt;&lt;contributors&gt;&lt;authors&gt;&lt;author&gt;Nadella, Geeta Sandeep&lt;/author&gt;&lt;author&gt;Satish, Snehal&lt;/author&gt;&lt;author&gt;Meduri, Karthik&lt;/author&gt;&lt;author&gt;Meduri, Sai Sravan&lt;/author&gt;&lt;/authors&gt;&lt;/contributors&gt;&lt;titles&gt;&lt;title&gt;A Systematic Literature Review of Advancements, Challenges and Future Directions of AI And ML in Healthcare&lt;/title&gt;&lt;secondary-title&gt;International Journal of Machine Learning for Sustainable Development&lt;/secondary-title&gt;&lt;/titles&gt;&lt;periodical&gt;&lt;full-title&gt;International Journal of Machine Learning for Sustainable Development&lt;/full-title&gt;&lt;/periodical&gt;&lt;pages&gt;115-130&lt;/pages&gt;&lt;volume&gt;5&lt;/volume&gt;&lt;number&gt;3&lt;/number&gt;&lt;dates&gt;&lt;year&gt;2023&lt;/year&gt;&lt;/dates&gt;&lt;urls&gt;&lt;related-urls&gt;&lt;url&gt;https://www.ijsdcs.com/index.php/IJMLSD/article/view/519&lt;/url&gt;&lt;/related-urls&gt;&lt;/urls&gt;&lt;access-date&gt;09-01-2024&lt;/access-date&gt;&lt;/record&gt;&lt;/Cite&gt;&lt;/EndNote&gt;</w:instrText>
      </w:r>
      <w:r w:rsidR="00617CF1" w:rsidRPr="004243EB">
        <w:fldChar w:fldCharType="separate"/>
      </w:r>
      <w:r w:rsidR="003E5ACD" w:rsidRPr="004243EB">
        <w:rPr>
          <w:noProof/>
        </w:rPr>
        <w:t>[7]</w:t>
      </w:r>
      <w:r w:rsidR="00617CF1" w:rsidRPr="004243EB">
        <w:fldChar w:fldCharType="end"/>
      </w:r>
    </w:p>
    <w:p w14:paraId="2AFE553E" w14:textId="77844257" w:rsidR="006E1156" w:rsidRPr="004243EB" w:rsidRDefault="000E73CB" w:rsidP="006E1156">
      <w:pPr>
        <w:jc w:val="both"/>
      </w:pPr>
      <w:r w:rsidRPr="004243EB">
        <w:t>(</w:t>
      </w:r>
      <w:r w:rsidR="004857F7" w:rsidRPr="004243EB">
        <w:t>Overcoming</w:t>
      </w:r>
      <w:r w:rsidRPr="004243EB">
        <w:t xml:space="preserve"> these challenges </w:t>
      </w:r>
      <w:r w:rsidR="004857F7" w:rsidRPr="004243EB">
        <w:t>is</w:t>
      </w:r>
      <w:r w:rsidRPr="004243EB">
        <w:t xml:space="preserve"> necessary. We will discuss the</w:t>
      </w:r>
      <w:r w:rsidR="004857F7" w:rsidRPr="004243EB">
        <w:t xml:space="preserve"> solutions in the following classes/se</w:t>
      </w:r>
      <w:r w:rsidR="00901E5F" w:rsidRPr="004243EB">
        <w:t>ssion</w:t>
      </w:r>
      <w:r w:rsidR="004857F7" w:rsidRPr="004243EB">
        <w:t>s)</w:t>
      </w:r>
    </w:p>
    <w:p w14:paraId="2D1210E8" w14:textId="30841F42" w:rsidR="006E1156" w:rsidRPr="004243EB" w:rsidRDefault="006E1156" w:rsidP="006E1156">
      <w:pPr>
        <w:jc w:val="both"/>
        <w:rPr>
          <w:b/>
          <w:bCs/>
        </w:rPr>
      </w:pPr>
      <w:r w:rsidRPr="004243EB">
        <w:rPr>
          <w:b/>
          <w:bCs/>
        </w:rPr>
        <w:t xml:space="preserve">Clinical </w:t>
      </w:r>
      <w:r w:rsidR="00BF6CF9" w:rsidRPr="004243EB">
        <w:rPr>
          <w:b/>
          <w:bCs/>
        </w:rPr>
        <w:t>Decision-making</w:t>
      </w:r>
      <w:r w:rsidRPr="004243EB">
        <w:rPr>
          <w:b/>
          <w:bCs/>
        </w:rPr>
        <w:t xml:space="preserve"> before and after the </w:t>
      </w:r>
      <w:r w:rsidR="00BF6CF9" w:rsidRPr="004243EB">
        <w:rPr>
          <w:b/>
          <w:bCs/>
        </w:rPr>
        <w:t>Introduction</w:t>
      </w:r>
      <w:r w:rsidRPr="004243EB">
        <w:rPr>
          <w:b/>
          <w:bCs/>
        </w:rPr>
        <w:t xml:space="preserve"> of AI</w:t>
      </w:r>
    </w:p>
    <w:p w14:paraId="341B8098" w14:textId="024ACF7F" w:rsidR="006E1156" w:rsidRPr="004243EB" w:rsidRDefault="006E1156" w:rsidP="006E1156">
      <w:pPr>
        <w:jc w:val="both"/>
      </w:pPr>
      <w:r w:rsidRPr="004243EB">
        <w:t xml:space="preserve">Clinical </w:t>
      </w:r>
      <w:r w:rsidR="00BF6CF9" w:rsidRPr="004243EB">
        <w:t>decision-making</w:t>
      </w:r>
      <w:r w:rsidRPr="004243EB">
        <w:t xml:space="preserve"> is a complex process that requires scientific research to determine the best treatment possible, it is part and parcel of science. Though there might not be one direct mechanism, it can be a helpful tool or approach where you can refine it as per the patient’s needs.</w:t>
      </w:r>
    </w:p>
    <w:p w14:paraId="740FFB62" w14:textId="0F19B8C0" w:rsidR="006E1156" w:rsidRPr="004243EB" w:rsidRDefault="006E1156" w:rsidP="006E1156">
      <w:pPr>
        <w:jc w:val="both"/>
      </w:pPr>
      <w:r w:rsidRPr="004243EB">
        <w:t xml:space="preserve">Clinical </w:t>
      </w:r>
      <w:r w:rsidR="00BF6CF9" w:rsidRPr="004243EB">
        <w:t>decision-making</w:t>
      </w:r>
      <w:r w:rsidRPr="004243EB">
        <w:t xml:space="preserve"> has three integrated phases (purpose and process):</w:t>
      </w:r>
    </w:p>
    <w:p w14:paraId="242BCEEC" w14:textId="0A0694D7" w:rsidR="006E1156" w:rsidRPr="004243EB" w:rsidRDefault="006E1156" w:rsidP="004857F7">
      <w:pPr>
        <w:pStyle w:val="ListParagraph"/>
        <w:numPr>
          <w:ilvl w:val="0"/>
          <w:numId w:val="7"/>
        </w:numPr>
        <w:jc w:val="both"/>
      </w:pPr>
      <w:r w:rsidRPr="004243EB">
        <w:lastRenderedPageBreak/>
        <w:t xml:space="preserve">Diagnosis: Firstly, identify the disease that explains the condition of the patient. Next, consider the </w:t>
      </w:r>
      <w:r w:rsidR="009B77ED" w:rsidRPr="004243EB">
        <w:t>patient's medical history, physical examination, and other details</w:t>
      </w:r>
      <w:r w:rsidRPr="004243EB">
        <w:t xml:space="preserve">. AI in this process reduces the burden of reading all the reports and suggests the best ways to diagnose the disease by </w:t>
      </w:r>
      <w:r w:rsidR="00BF6CF9" w:rsidRPr="004243EB">
        <w:t>analyzing</w:t>
      </w:r>
      <w:r w:rsidRPr="004243EB">
        <w:t xml:space="preserve"> the patterns that may not be found by the human </w:t>
      </w:r>
      <w:r w:rsidR="00BF6CF9" w:rsidRPr="004243EB">
        <w:t>brain</w:t>
      </w:r>
      <w:r w:rsidRPr="004243EB">
        <w:t>.</w:t>
      </w:r>
    </w:p>
    <w:p w14:paraId="3FADF200" w14:textId="2E4EE20C" w:rsidR="006E1156" w:rsidRPr="004243EB" w:rsidRDefault="006E1156" w:rsidP="004857F7">
      <w:pPr>
        <w:pStyle w:val="ListParagraph"/>
        <w:numPr>
          <w:ilvl w:val="0"/>
          <w:numId w:val="7"/>
        </w:numPr>
        <w:jc w:val="both"/>
      </w:pPr>
      <w:r w:rsidRPr="004243EB">
        <w:t xml:space="preserve">Assessment of Severity: This phase determines the severity of the infection, which directly impacts the way of treatment and urgency. Severity assessment also involves assessing the extent of disease or infection (staging and grading). AI here can provide predictions by </w:t>
      </w:r>
      <w:r w:rsidR="00BF6CF9" w:rsidRPr="004243EB">
        <w:t>analyzing</w:t>
      </w:r>
      <w:r w:rsidRPr="004243EB">
        <w:t xml:space="preserve"> the medical history, thus improving the accuracy and progression of the condition.</w:t>
      </w:r>
    </w:p>
    <w:p w14:paraId="65A40CDA" w14:textId="57D3AD48" w:rsidR="006E1156" w:rsidRPr="004243EB" w:rsidRDefault="006E1156" w:rsidP="004857F7">
      <w:pPr>
        <w:pStyle w:val="ListParagraph"/>
        <w:numPr>
          <w:ilvl w:val="0"/>
          <w:numId w:val="7"/>
        </w:numPr>
        <w:jc w:val="both"/>
      </w:pPr>
      <w:r w:rsidRPr="004243EB">
        <w:t xml:space="preserve">Management: Outlining the treatment plan tailored to </w:t>
      </w:r>
      <w:r w:rsidR="00BF6CF9" w:rsidRPr="004243EB">
        <w:t xml:space="preserve">the </w:t>
      </w:r>
      <w:r w:rsidRPr="004243EB">
        <w:t>patient’s needs and conditions, this depends on diagnosis and severity. Management includes prescribing medication, recommending surgery, therapy, lifestyle changes, or monitoring the condition. AI</w:t>
      </w:r>
      <w:r w:rsidR="00BF6CF9" w:rsidRPr="004243EB">
        <w:t>, in this case,</w:t>
      </w:r>
      <w:r w:rsidRPr="004243EB">
        <w:t xml:space="preserve"> can assist by </w:t>
      </w:r>
      <w:r w:rsidR="00BF6CF9" w:rsidRPr="004243EB">
        <w:t>analyzing</w:t>
      </w:r>
      <w:r w:rsidRPr="004243EB">
        <w:t xml:space="preserve"> different treatment outcomes from similar cases, </w:t>
      </w:r>
      <w:r w:rsidR="00BF6CF9" w:rsidRPr="004243EB">
        <w:t>optimizing</w:t>
      </w:r>
      <w:r w:rsidRPr="004243EB">
        <w:t xml:space="preserve"> treatment plans, and managing follow-up </w:t>
      </w:r>
      <w:r w:rsidR="00BF6CF9" w:rsidRPr="004243EB">
        <w:t>cases</w:t>
      </w:r>
      <w:r w:rsidRPr="004243EB">
        <w:t>.</w:t>
      </w:r>
    </w:p>
    <w:p w14:paraId="375F13C3" w14:textId="51B22ACF" w:rsidR="006E1156" w:rsidRPr="004243EB" w:rsidRDefault="006E1156" w:rsidP="006E1156">
      <w:pPr>
        <w:jc w:val="both"/>
        <w:rPr>
          <w:b/>
          <w:bCs/>
        </w:rPr>
      </w:pPr>
      <w:r w:rsidRPr="004243EB">
        <w:rPr>
          <w:b/>
          <w:bCs/>
        </w:rPr>
        <w:t>Before the integration:</w:t>
      </w:r>
    </w:p>
    <w:p w14:paraId="10C54E81" w14:textId="62522B2A" w:rsidR="006E1156" w:rsidRPr="004243EB" w:rsidRDefault="006E1156" w:rsidP="006E1156">
      <w:pPr>
        <w:jc w:val="both"/>
      </w:pPr>
      <w:r w:rsidRPr="004243EB">
        <w:t xml:space="preserve">Historically, clinical </w:t>
      </w:r>
      <w:r w:rsidR="00BF6CF9" w:rsidRPr="004243EB">
        <w:t>decision-making</w:t>
      </w:r>
      <w:r w:rsidRPr="004243EB">
        <w:t xml:space="preserve"> heavily relied on past experiences, medical knowledge, and other relevant experiences of healthcare professionals. Tools like Modified Early Warning Score (MEWS) were used to predict clinical deterioration based on the parameters assessed manually. This process was effective but not sufficient to carry out clinical trials, it was </w:t>
      </w:r>
      <w:r w:rsidR="00BF6CF9" w:rsidRPr="004243EB">
        <w:t>time-consuming</w:t>
      </w:r>
      <w:r w:rsidRPr="004243EB">
        <w:t xml:space="preserve"> and there was always a risk of human error.</w:t>
      </w:r>
    </w:p>
    <w:p w14:paraId="41809DD8" w14:textId="083C83BA" w:rsidR="006E1156" w:rsidRPr="004243EB" w:rsidRDefault="006E1156" w:rsidP="006E1156">
      <w:pPr>
        <w:jc w:val="both"/>
        <w:rPr>
          <w:b/>
          <w:bCs/>
        </w:rPr>
      </w:pPr>
      <w:r w:rsidRPr="004243EB">
        <w:rPr>
          <w:b/>
          <w:bCs/>
        </w:rPr>
        <w:t>After the integration:</w:t>
      </w:r>
    </w:p>
    <w:p w14:paraId="45474450" w14:textId="77777777" w:rsidR="0044633C" w:rsidRPr="004243EB" w:rsidRDefault="006E1156" w:rsidP="0044633C">
      <w:pPr>
        <w:jc w:val="both"/>
      </w:pPr>
      <w:r w:rsidRPr="004243EB">
        <w:t xml:space="preserve">The introduction of AI in </w:t>
      </w:r>
      <w:r w:rsidR="00BF6CF9" w:rsidRPr="004243EB">
        <w:t xml:space="preserve">the </w:t>
      </w:r>
      <w:r w:rsidRPr="004243EB">
        <w:t xml:space="preserve">healthcare industry significantly showed signs of improvement. It has not only enhanced the clinical decision-making process but </w:t>
      </w:r>
      <w:r w:rsidR="00BF6CF9" w:rsidRPr="004243EB">
        <w:t xml:space="preserve">also </w:t>
      </w:r>
      <w:r w:rsidRPr="004243EB">
        <w:t>several other fields like diagnosis, patient care and safety</w:t>
      </w:r>
      <w:r w:rsidR="00BF6CF9" w:rsidRPr="004243EB">
        <w:t>,</w:t>
      </w:r>
      <w:r w:rsidRPr="004243EB">
        <w:t xml:space="preserve"> and most importantly time management. AI algorithms </w:t>
      </w:r>
      <w:r w:rsidR="00BF6CF9" w:rsidRPr="004243EB">
        <w:t>analyze</w:t>
      </w:r>
      <w:r w:rsidRPr="004243EB">
        <w:t xml:space="preserve"> vast </w:t>
      </w:r>
      <w:r w:rsidR="00BF6CF9" w:rsidRPr="004243EB">
        <w:t>amounts</w:t>
      </w:r>
      <w:r w:rsidRPr="004243EB">
        <w:t xml:space="preserve"> of </w:t>
      </w:r>
      <w:r w:rsidR="00BF6CF9" w:rsidRPr="004243EB">
        <w:t>patients'</w:t>
      </w:r>
      <w:r w:rsidRPr="004243EB">
        <w:t xml:space="preserve"> data by measuring their overall health records, thus improving patient care, </w:t>
      </w:r>
      <w:r w:rsidR="00BF6CF9" w:rsidRPr="004243EB">
        <w:t xml:space="preserve">and </w:t>
      </w:r>
      <w:r w:rsidRPr="004243EB">
        <w:t>reducing errors, potential risk of complications</w:t>
      </w:r>
      <w:r w:rsidR="00BF6CF9" w:rsidRPr="004243EB">
        <w:t>,</w:t>
      </w:r>
      <w:r w:rsidRPr="004243EB">
        <w:t xml:space="preserve"> and other adverse effects. AI improves the early detection of clinical deterioration, for instance, early detection of breast cancer or lung diseases. AI is packed with augmented technologies that can help us to understand the root causes behind the disease. Early diagnosis helps healthcare professionals detect the infection beforehand, enabling </w:t>
      </w:r>
      <w:r w:rsidR="00BF6CF9" w:rsidRPr="004243EB">
        <w:t xml:space="preserve">a </w:t>
      </w:r>
      <w:r w:rsidRPr="004243EB">
        <w:t xml:space="preserve">faster course of treatment, </w:t>
      </w:r>
      <w:r w:rsidR="00BF6CF9" w:rsidRPr="004243EB">
        <w:t xml:space="preserve">and </w:t>
      </w:r>
      <w:r w:rsidRPr="004243EB">
        <w:t>altering the treatment (if needed) and infection in better ways.</w:t>
      </w:r>
      <w:r w:rsidR="0044633C" w:rsidRPr="004243EB">
        <w:t xml:space="preserve"> The impact of AI on clinical decision-making before and after its integration reveals significant benefits and advancements in diagnosis, decision-making processes, and patient safety. </w:t>
      </w:r>
    </w:p>
    <w:p w14:paraId="7CC5F448" w14:textId="5A14873B" w:rsidR="006C1537" w:rsidRPr="004243EB" w:rsidRDefault="006C1537" w:rsidP="006E1156">
      <w:pPr>
        <w:jc w:val="both"/>
      </w:pPr>
    </w:p>
    <w:p w14:paraId="1C0873CC" w14:textId="77777777" w:rsidR="00402644" w:rsidRPr="004243EB" w:rsidRDefault="00402644" w:rsidP="006E1156">
      <w:pPr>
        <w:jc w:val="both"/>
      </w:pPr>
    </w:p>
    <w:p w14:paraId="72692ABF" w14:textId="77777777" w:rsidR="00402644" w:rsidRPr="004243EB" w:rsidRDefault="00402644" w:rsidP="006E1156">
      <w:pPr>
        <w:jc w:val="both"/>
      </w:pPr>
    </w:p>
    <w:p w14:paraId="7639668C" w14:textId="77777777" w:rsidR="00402644" w:rsidRPr="004243EB" w:rsidRDefault="00402644" w:rsidP="006E1156">
      <w:pPr>
        <w:jc w:val="both"/>
      </w:pPr>
    </w:p>
    <w:p w14:paraId="4D05F3A2" w14:textId="77777777" w:rsidR="00402644" w:rsidRPr="004243EB" w:rsidRDefault="00402644" w:rsidP="006E1156">
      <w:pPr>
        <w:jc w:val="both"/>
      </w:pPr>
    </w:p>
    <w:p w14:paraId="6DB342AF" w14:textId="77777777" w:rsidR="00402644" w:rsidRPr="004243EB" w:rsidRDefault="00402644" w:rsidP="006E1156">
      <w:pPr>
        <w:jc w:val="both"/>
      </w:pPr>
    </w:p>
    <w:p w14:paraId="56A5F0EB" w14:textId="0DAEDF32" w:rsidR="00402644" w:rsidRPr="004243EB" w:rsidRDefault="00402644" w:rsidP="00402644">
      <w:pPr>
        <w:jc w:val="both"/>
        <w:rPr>
          <w:b/>
          <w:bCs/>
          <w:sz w:val="28"/>
          <w:szCs w:val="28"/>
        </w:rPr>
      </w:pPr>
      <w:r w:rsidRPr="004243EB">
        <w:rPr>
          <w:b/>
          <w:bCs/>
          <w:sz w:val="28"/>
          <w:szCs w:val="28"/>
        </w:rPr>
        <w:lastRenderedPageBreak/>
        <w:t>Applications of AI in Healthcare</w:t>
      </w:r>
    </w:p>
    <w:p w14:paraId="2D54CADC" w14:textId="77777777" w:rsidR="007E3CA5" w:rsidRPr="004243EB" w:rsidRDefault="007E3CA5" w:rsidP="00402644">
      <w:pPr>
        <w:jc w:val="both"/>
        <w:rPr>
          <w:b/>
          <w:bCs/>
          <w:sz w:val="28"/>
          <w:szCs w:val="28"/>
        </w:rPr>
      </w:pPr>
    </w:p>
    <w:p w14:paraId="390060FD" w14:textId="163799C5" w:rsidR="00402644" w:rsidRPr="004243EB" w:rsidRDefault="00402644" w:rsidP="003D19D9">
      <w:pPr>
        <w:pStyle w:val="ListParagraph"/>
        <w:numPr>
          <w:ilvl w:val="0"/>
          <w:numId w:val="12"/>
        </w:numPr>
        <w:jc w:val="both"/>
      </w:pPr>
      <w:r w:rsidRPr="004243EB">
        <w:t xml:space="preserve">Diagnostic Assistance </w:t>
      </w:r>
    </w:p>
    <w:p w14:paraId="5E9593CA" w14:textId="6770D1B2" w:rsidR="00402644" w:rsidRPr="004243EB" w:rsidRDefault="00402644" w:rsidP="004F7A60">
      <w:pPr>
        <w:pStyle w:val="ListParagraph"/>
        <w:numPr>
          <w:ilvl w:val="0"/>
          <w:numId w:val="5"/>
        </w:numPr>
        <w:jc w:val="both"/>
      </w:pPr>
      <w:r w:rsidRPr="004243EB">
        <w:t xml:space="preserve">Medical Imaging: AI helps the healthcare sector in </w:t>
      </w:r>
      <w:r w:rsidR="004F4E93" w:rsidRPr="004243EB">
        <w:t>analyzing</w:t>
      </w:r>
      <w:r w:rsidRPr="004243EB">
        <w:t xml:space="preserve"> images from various modalities such as MRIs, CT scans, X-rays, etc., AI </w:t>
      </w:r>
      <w:r w:rsidR="004F4E93" w:rsidRPr="004243EB">
        <w:t>identifies</w:t>
      </w:r>
      <w:r w:rsidRPr="004243EB">
        <w:t xml:space="preserve"> the subtle details that can be proven vital during the early stages of a disease. DeepMind’s AI system demonstrated • superior accuracy in detecting breast can in mammograms, surpassing expert radiologists by reducing false negatives and false </w:t>
      </w:r>
      <w:r w:rsidR="004F4E93" w:rsidRPr="004243EB">
        <w:t>positives</w:t>
      </w:r>
      <w:r w:rsidRPr="004243EB">
        <w:t xml:space="preserve"> Al enhances the speed and accuracy of diagnostics, leading to earlier interventions and </w:t>
      </w:r>
      <w:r w:rsidR="004F4E93" w:rsidRPr="004243EB">
        <w:t>better</w:t>
      </w:r>
      <w:r w:rsidRPr="004243EB">
        <w:t xml:space="preserve"> patient outcomes.</w:t>
      </w:r>
    </w:p>
    <w:p w14:paraId="2B5389F8" w14:textId="0E7B683C" w:rsidR="00402644" w:rsidRPr="004243EB" w:rsidRDefault="00402644" w:rsidP="004F7A60">
      <w:pPr>
        <w:pStyle w:val="ListParagraph"/>
        <w:numPr>
          <w:ilvl w:val="0"/>
          <w:numId w:val="5"/>
        </w:numPr>
        <w:jc w:val="both"/>
      </w:pPr>
      <w:r w:rsidRPr="004243EB">
        <w:t xml:space="preserve">Pathology: AI aids </w:t>
      </w:r>
      <w:r w:rsidR="004F4E93" w:rsidRPr="004243EB">
        <w:t>pathologists</w:t>
      </w:r>
      <w:r w:rsidRPr="004243EB">
        <w:t xml:space="preserve"> in examining </w:t>
      </w:r>
      <w:r w:rsidR="004F4E93" w:rsidRPr="004243EB">
        <w:t>tissue</w:t>
      </w:r>
      <w:r w:rsidRPr="004243EB">
        <w:t xml:space="preserve"> </w:t>
      </w:r>
      <w:r w:rsidR="004F7A60" w:rsidRPr="004243EB">
        <w:t>samples and</w:t>
      </w:r>
      <w:r w:rsidR="004F4E93" w:rsidRPr="004243EB">
        <w:t xml:space="preserve"> </w:t>
      </w:r>
      <w:r w:rsidRPr="004243EB">
        <w:t xml:space="preserve">automating the detection of diseases and other health risks through deep learning technologies. This speeds up the diagnostic process and also increases the precision in identifying and classifying the type of </w:t>
      </w:r>
      <w:r w:rsidR="001E1F8B">
        <w:t>cancer-based</w:t>
      </w:r>
      <w:r w:rsidRPr="004243EB">
        <w:t xml:space="preserve"> on cellular patterns.</w:t>
      </w:r>
    </w:p>
    <w:p w14:paraId="3EE0C3EA" w14:textId="77777777" w:rsidR="00402644" w:rsidRPr="004243EB" w:rsidRDefault="00402644" w:rsidP="00402644">
      <w:pPr>
        <w:jc w:val="both"/>
      </w:pPr>
    </w:p>
    <w:p w14:paraId="618E0CDA" w14:textId="6BA8AEA4" w:rsidR="00402644" w:rsidRPr="004243EB" w:rsidRDefault="00402644" w:rsidP="003D19D9">
      <w:pPr>
        <w:pStyle w:val="ListParagraph"/>
        <w:numPr>
          <w:ilvl w:val="0"/>
          <w:numId w:val="12"/>
        </w:numPr>
        <w:jc w:val="both"/>
      </w:pPr>
      <w:r w:rsidRPr="004243EB">
        <w:t xml:space="preserve"> Personalised Medicine</w:t>
      </w:r>
    </w:p>
    <w:p w14:paraId="218FE2AF" w14:textId="03DBB881" w:rsidR="00402644" w:rsidRPr="004243EB" w:rsidRDefault="00402644" w:rsidP="004F7A60">
      <w:pPr>
        <w:pStyle w:val="ListParagraph"/>
        <w:numPr>
          <w:ilvl w:val="0"/>
          <w:numId w:val="5"/>
        </w:numPr>
        <w:jc w:val="both"/>
      </w:pPr>
      <w:r w:rsidRPr="004243EB">
        <w:t>AI integrates genetic information with clinical data to customize healthcare, especially in treating chronic diseases and cancer. By analyzing a patient's genetic profile, AI can predict the most effective treatment options, minimizing trial-and-error approaches and enhancing treatment efficacy. This personalized approach is particularly transformative in oncology, where AI-driven insights can determine the best drug combinations for individual cancer treatments, greatly improving survival rates.</w:t>
      </w:r>
    </w:p>
    <w:p w14:paraId="27F82519" w14:textId="77777777" w:rsidR="00402644" w:rsidRPr="004243EB" w:rsidRDefault="00402644" w:rsidP="00402644">
      <w:pPr>
        <w:jc w:val="both"/>
      </w:pPr>
    </w:p>
    <w:p w14:paraId="14C58D3D" w14:textId="3119D1B8" w:rsidR="00402644" w:rsidRPr="004243EB" w:rsidRDefault="00402644" w:rsidP="003D19D9">
      <w:pPr>
        <w:pStyle w:val="ListParagraph"/>
        <w:numPr>
          <w:ilvl w:val="0"/>
          <w:numId w:val="12"/>
        </w:numPr>
        <w:jc w:val="both"/>
      </w:pPr>
      <w:r w:rsidRPr="004243EB">
        <w:t xml:space="preserve"> Robot-Assisted Surgery</w:t>
      </w:r>
    </w:p>
    <w:p w14:paraId="79C8284F" w14:textId="0150066F" w:rsidR="00402644" w:rsidRPr="004243EB" w:rsidRDefault="00402644" w:rsidP="00202239">
      <w:pPr>
        <w:pStyle w:val="ListParagraph"/>
        <w:numPr>
          <w:ilvl w:val="0"/>
          <w:numId w:val="5"/>
        </w:numPr>
        <w:jc w:val="both"/>
      </w:pPr>
      <w:r w:rsidRPr="004243EB">
        <w:t xml:space="preserve">AI-driven robotic systems, such as the Da Vinci Surgical System, provide surgeons with enhanced precision, flexibility, and control during operations. These robots assist in minimizing surgical incisions, reducing patient recovery time, and decreasing the risk of infection. AI algorithms guide these robotic arms in </w:t>
      </w:r>
      <w:r w:rsidR="001E1F8B">
        <w:t>real time</w:t>
      </w:r>
      <w:r w:rsidRPr="004243EB">
        <w:t>, using data from past successful surgeries to optimize movements and improve outcomes.</w:t>
      </w:r>
    </w:p>
    <w:p w14:paraId="0EBF6606" w14:textId="77777777" w:rsidR="00402644" w:rsidRPr="004243EB" w:rsidRDefault="00402644" w:rsidP="00402644">
      <w:pPr>
        <w:jc w:val="both"/>
      </w:pPr>
    </w:p>
    <w:p w14:paraId="70A6A699" w14:textId="31C15511" w:rsidR="00402644" w:rsidRPr="004243EB" w:rsidRDefault="00402644" w:rsidP="003D19D9">
      <w:pPr>
        <w:pStyle w:val="ListParagraph"/>
        <w:numPr>
          <w:ilvl w:val="0"/>
          <w:numId w:val="12"/>
        </w:numPr>
        <w:jc w:val="both"/>
      </w:pPr>
      <w:r w:rsidRPr="004243EB">
        <w:t>Virtual Health Assistants and Chatbots</w:t>
      </w:r>
    </w:p>
    <w:p w14:paraId="44522528" w14:textId="649D4718" w:rsidR="00402644" w:rsidRPr="004243EB" w:rsidRDefault="00402644" w:rsidP="00084D26">
      <w:pPr>
        <w:pStyle w:val="ListParagraph"/>
        <w:numPr>
          <w:ilvl w:val="0"/>
          <w:numId w:val="5"/>
        </w:numPr>
        <w:jc w:val="both"/>
      </w:pPr>
      <w:r w:rsidRPr="004243EB">
        <w:t>These AI tools offer 24/7 health assistance, answering questions, providing health reminders, and helping manage chronic conditions. They interact with patients via messaging or voice, using NLP to understand and respond to user queries. This technology not only improves patient engagement and satisfaction but also alleviates the burden on healthcare systems by handling routine inquiries and monitoring patient health remotely.</w:t>
      </w:r>
    </w:p>
    <w:p w14:paraId="3E9EC86A" w14:textId="77777777" w:rsidR="00084D26" w:rsidRPr="004243EB" w:rsidRDefault="00084D26" w:rsidP="00402644">
      <w:pPr>
        <w:jc w:val="both"/>
      </w:pPr>
    </w:p>
    <w:p w14:paraId="2128E3B7" w14:textId="77777777" w:rsidR="00705597" w:rsidRPr="004243EB" w:rsidRDefault="00705597" w:rsidP="00402644">
      <w:pPr>
        <w:jc w:val="both"/>
      </w:pPr>
    </w:p>
    <w:p w14:paraId="03356500" w14:textId="77777777" w:rsidR="00705597" w:rsidRPr="004243EB" w:rsidRDefault="00705597" w:rsidP="00402644">
      <w:pPr>
        <w:jc w:val="both"/>
      </w:pPr>
    </w:p>
    <w:p w14:paraId="27683B2F" w14:textId="233B8312" w:rsidR="00402644" w:rsidRPr="004243EB" w:rsidRDefault="00402644" w:rsidP="003D19D9">
      <w:pPr>
        <w:pStyle w:val="ListParagraph"/>
        <w:numPr>
          <w:ilvl w:val="0"/>
          <w:numId w:val="12"/>
        </w:numPr>
        <w:jc w:val="both"/>
      </w:pPr>
      <w:r w:rsidRPr="004243EB">
        <w:lastRenderedPageBreak/>
        <w:t>Predictive Analytics</w:t>
      </w:r>
    </w:p>
    <w:p w14:paraId="4B00D3B6" w14:textId="6664A6CE" w:rsidR="00402644" w:rsidRPr="004243EB" w:rsidRDefault="00402644" w:rsidP="00402644">
      <w:pPr>
        <w:pStyle w:val="ListParagraph"/>
        <w:numPr>
          <w:ilvl w:val="0"/>
          <w:numId w:val="5"/>
        </w:numPr>
        <w:jc w:val="both"/>
      </w:pPr>
      <w:r w:rsidRPr="004243EB">
        <w:t>AI systems analyze vast amounts of healthcare data to forecast future trends in disease outbreaks, hospital admissions, and patient deterioration. This predictive capability enables proactive healthcare interventions, optimizing resource allocation, and improving patient care management. Predictive analytics also play a crucial role in public health by anticipating and mitigating potential health crises.</w:t>
      </w:r>
    </w:p>
    <w:p w14:paraId="055A279C" w14:textId="77777777" w:rsidR="00084D26" w:rsidRPr="004243EB" w:rsidRDefault="00084D26" w:rsidP="00084D26">
      <w:pPr>
        <w:pStyle w:val="ListParagraph"/>
        <w:jc w:val="both"/>
      </w:pPr>
    </w:p>
    <w:p w14:paraId="5938DD45" w14:textId="7D45F634" w:rsidR="00402644" w:rsidRPr="004243EB" w:rsidRDefault="00402644" w:rsidP="003D19D9">
      <w:pPr>
        <w:pStyle w:val="ListParagraph"/>
        <w:numPr>
          <w:ilvl w:val="0"/>
          <w:numId w:val="12"/>
        </w:numPr>
        <w:jc w:val="both"/>
      </w:pPr>
      <w:r w:rsidRPr="004243EB">
        <w:t xml:space="preserve"> Drug Discovery and Development</w:t>
      </w:r>
    </w:p>
    <w:p w14:paraId="19521748" w14:textId="77777777" w:rsidR="00084D26" w:rsidRPr="004243EB" w:rsidRDefault="00402644" w:rsidP="00402644">
      <w:pPr>
        <w:pStyle w:val="ListParagraph"/>
        <w:numPr>
          <w:ilvl w:val="0"/>
          <w:numId w:val="5"/>
        </w:numPr>
        <w:jc w:val="both"/>
      </w:pPr>
      <w:r w:rsidRPr="004243EB">
        <w:t>AI significantly reduces the time and cost associated with drug development by rapidly screening thousands of molecules for therapeutic efficacy. Machine learning models predict which compounds are most likely to succeed in clinical trials, streamlining the R&amp;D process. This technology has been pivotal in responding quickly to global health emergencies, such as the development of treatments and vaccines for COVID-19.</w:t>
      </w:r>
    </w:p>
    <w:p w14:paraId="13AD9BE8" w14:textId="77777777" w:rsidR="00084D26" w:rsidRPr="004243EB" w:rsidRDefault="00084D26" w:rsidP="00084D26">
      <w:pPr>
        <w:pStyle w:val="ListParagraph"/>
        <w:jc w:val="both"/>
      </w:pPr>
    </w:p>
    <w:p w14:paraId="1AF6CD8A" w14:textId="7D53D209" w:rsidR="00402644" w:rsidRPr="004243EB" w:rsidRDefault="00084D26" w:rsidP="00084D26">
      <w:pPr>
        <w:pStyle w:val="ListParagraph"/>
        <w:jc w:val="both"/>
      </w:pPr>
      <w:r w:rsidRPr="004243EB">
        <w:t xml:space="preserve">7. </w:t>
      </w:r>
      <w:r w:rsidR="00402644" w:rsidRPr="004243EB">
        <w:t>Clinical Trial Research</w:t>
      </w:r>
    </w:p>
    <w:p w14:paraId="72D5CF40" w14:textId="086F02C8" w:rsidR="00084D26" w:rsidRPr="004243EB" w:rsidRDefault="00402644" w:rsidP="00402644">
      <w:pPr>
        <w:pStyle w:val="ListParagraph"/>
        <w:numPr>
          <w:ilvl w:val="0"/>
          <w:numId w:val="5"/>
        </w:numPr>
        <w:jc w:val="both"/>
      </w:pPr>
      <w:r w:rsidRPr="004243EB">
        <w:t xml:space="preserve">AI enhances the efficiency of clinical trials by identifying and recruiting eligible participants based on specific health profiles and conditions. It also monitors the progress of trials in </w:t>
      </w:r>
      <w:r w:rsidR="001E1F8B">
        <w:t>real time</w:t>
      </w:r>
      <w:r w:rsidRPr="004243EB">
        <w:t>, ensuring adherence to protocols and timely data collection. AI-driven analytics can predict trial outcomes, improving the reliability and speed of research studies.</w:t>
      </w:r>
    </w:p>
    <w:p w14:paraId="562C0595" w14:textId="77777777" w:rsidR="00084D26" w:rsidRPr="004243EB" w:rsidRDefault="00084D26" w:rsidP="00084D26">
      <w:pPr>
        <w:pStyle w:val="ListParagraph"/>
        <w:jc w:val="both"/>
      </w:pPr>
    </w:p>
    <w:p w14:paraId="39410933" w14:textId="1F25E729" w:rsidR="00402644" w:rsidRPr="004243EB" w:rsidRDefault="00084D26" w:rsidP="00084D26">
      <w:pPr>
        <w:pStyle w:val="ListParagraph"/>
        <w:jc w:val="both"/>
      </w:pPr>
      <w:r w:rsidRPr="004243EB">
        <w:t>8.</w:t>
      </w:r>
      <w:r w:rsidR="00402644" w:rsidRPr="004243EB">
        <w:t xml:space="preserve"> Administrative Workflow Assistance</w:t>
      </w:r>
    </w:p>
    <w:p w14:paraId="7D87916A" w14:textId="77777777" w:rsidR="00A2201C" w:rsidRPr="004243EB" w:rsidRDefault="00402644" w:rsidP="00A2201C">
      <w:pPr>
        <w:pStyle w:val="ListParagraph"/>
        <w:numPr>
          <w:ilvl w:val="0"/>
          <w:numId w:val="5"/>
        </w:numPr>
        <w:jc w:val="both"/>
      </w:pPr>
      <w:r w:rsidRPr="004243EB">
        <w:t xml:space="preserve">AI automates numerous administrative tasks in healthcare settings, such as scheduling, billing, and maintaining patient records. By using NLP, AI converts unstructured medical speech or text into standardized data entries, reducing manual </w:t>
      </w:r>
      <w:r w:rsidR="00084D26" w:rsidRPr="004243EB">
        <w:t>labor</w:t>
      </w:r>
      <w:r w:rsidRPr="004243EB">
        <w:t xml:space="preserve"> and increasing the accuracy of medical records. This not only cuts operational costs but also allows healthcare providers to focus more on patient care.</w:t>
      </w:r>
    </w:p>
    <w:p w14:paraId="14A7144F" w14:textId="77777777" w:rsidR="00A2201C" w:rsidRPr="004243EB" w:rsidRDefault="00A2201C" w:rsidP="00A2201C">
      <w:pPr>
        <w:pStyle w:val="ListParagraph"/>
        <w:jc w:val="both"/>
      </w:pPr>
    </w:p>
    <w:p w14:paraId="463A58D3" w14:textId="54E29CD2" w:rsidR="00402644" w:rsidRPr="004243EB" w:rsidRDefault="00402644" w:rsidP="00A2201C">
      <w:pPr>
        <w:pStyle w:val="ListParagraph"/>
        <w:jc w:val="both"/>
      </w:pPr>
      <w:r w:rsidRPr="004243EB">
        <w:t xml:space="preserve">9. Remote Monitoring and Wearable </w:t>
      </w:r>
    </w:p>
    <w:p w14:paraId="5C0F63FB" w14:textId="77777777" w:rsidR="00A2201C" w:rsidRPr="004243EB" w:rsidRDefault="00402644" w:rsidP="00A2201C">
      <w:pPr>
        <w:pStyle w:val="ListParagraph"/>
        <w:numPr>
          <w:ilvl w:val="0"/>
          <w:numId w:val="5"/>
        </w:numPr>
        <w:jc w:val="both"/>
      </w:pPr>
      <w:r w:rsidRPr="004243EB">
        <w:t>Wearable devices equipped with AI analyze real-time health data such as heart rate, sleep patterns, and physical activity, providing insights and alerts on a user’s health status. This technology supports chronic disease management and preventive healthcare by enabling continuous monitoring outside traditional clinical settings, which is especially useful for elderly patients and those with chronic conditions.</w:t>
      </w:r>
    </w:p>
    <w:p w14:paraId="604164C4" w14:textId="77777777" w:rsidR="00A2201C" w:rsidRPr="004243EB" w:rsidRDefault="00A2201C" w:rsidP="00A2201C">
      <w:pPr>
        <w:pStyle w:val="ListParagraph"/>
        <w:jc w:val="both"/>
      </w:pPr>
    </w:p>
    <w:p w14:paraId="31AEC76D" w14:textId="35718D2A" w:rsidR="00402644" w:rsidRPr="004243EB" w:rsidRDefault="00402644" w:rsidP="00A2201C">
      <w:pPr>
        <w:pStyle w:val="ListParagraph"/>
        <w:jc w:val="both"/>
      </w:pPr>
      <w:r w:rsidRPr="004243EB">
        <w:t>10. Mental Health</w:t>
      </w:r>
    </w:p>
    <w:p w14:paraId="1BBB445B" w14:textId="77777777" w:rsidR="00A2201C" w:rsidRPr="004243EB" w:rsidRDefault="00402644" w:rsidP="00402644">
      <w:pPr>
        <w:pStyle w:val="ListParagraph"/>
        <w:numPr>
          <w:ilvl w:val="0"/>
          <w:numId w:val="5"/>
        </w:numPr>
        <w:jc w:val="both"/>
      </w:pPr>
      <w:r w:rsidRPr="004243EB">
        <w:t>AI applications in mental health offer therapeutic options like cognitive behavioral therapy through chatbots and virtual therapists. These platforms provide accessible, personalized mental health support, helping users manage anxiety, depression, and other conditions. By processing user responses, AI can adapt conversations and therapy sessions to suit individual needs, making mental health care more accessible globally.</w:t>
      </w:r>
    </w:p>
    <w:p w14:paraId="1F7C5DE7" w14:textId="77777777" w:rsidR="00A2201C" w:rsidRPr="004243EB" w:rsidRDefault="00A2201C" w:rsidP="00A2201C">
      <w:pPr>
        <w:pStyle w:val="ListParagraph"/>
        <w:jc w:val="both"/>
      </w:pPr>
    </w:p>
    <w:p w14:paraId="677B79B9" w14:textId="4D271F9F" w:rsidR="00402644" w:rsidRPr="004243EB" w:rsidRDefault="00402644" w:rsidP="00A2201C">
      <w:pPr>
        <w:pStyle w:val="ListParagraph"/>
        <w:jc w:val="both"/>
      </w:pPr>
      <w:r w:rsidRPr="004243EB">
        <w:t xml:space="preserve">11. </w:t>
      </w:r>
      <w:r w:rsidR="00084D26" w:rsidRPr="004243EB">
        <w:t xml:space="preserve"> </w:t>
      </w:r>
      <w:r w:rsidRPr="004243EB">
        <w:t>Elder Care</w:t>
      </w:r>
    </w:p>
    <w:p w14:paraId="06F98D38" w14:textId="3FC8452E" w:rsidR="00402644" w:rsidRPr="004243EB" w:rsidRDefault="00402644" w:rsidP="00A2201C">
      <w:pPr>
        <w:pStyle w:val="ListParagraph"/>
        <w:numPr>
          <w:ilvl w:val="0"/>
          <w:numId w:val="5"/>
        </w:numPr>
        <w:jc w:val="both"/>
      </w:pPr>
      <w:r w:rsidRPr="004243EB">
        <w:t xml:space="preserve">AI-powered systems in elder care monitor daily activities and health, providing alerts in case of falls, unusual </w:t>
      </w:r>
      <w:r w:rsidR="00FC73A0" w:rsidRPr="004243EB">
        <w:t>behaviors</w:t>
      </w:r>
      <w:r w:rsidRPr="004243EB">
        <w:t xml:space="preserve">, or medical emergencies. This technology enables </w:t>
      </w:r>
      <w:r w:rsidRPr="004243EB">
        <w:lastRenderedPageBreak/>
        <w:t>seniors to maintain independence while ensuring safety, significantly enhancing the quality of life and reducing the need for constant human supervision.</w:t>
      </w:r>
    </w:p>
    <w:p w14:paraId="2EAB5D1C" w14:textId="77777777" w:rsidR="00402644" w:rsidRPr="004243EB" w:rsidRDefault="00402644" w:rsidP="00402644">
      <w:pPr>
        <w:jc w:val="both"/>
        <w:rPr>
          <w:b/>
          <w:bCs/>
        </w:rPr>
      </w:pPr>
    </w:p>
    <w:p w14:paraId="00CBE1D4" w14:textId="69B49F32" w:rsidR="00402644" w:rsidRPr="004243EB" w:rsidRDefault="00402644" w:rsidP="00402644">
      <w:pPr>
        <w:jc w:val="both"/>
        <w:rPr>
          <w:b/>
          <w:bCs/>
          <w:sz w:val="28"/>
          <w:szCs w:val="28"/>
        </w:rPr>
      </w:pPr>
      <w:r w:rsidRPr="004243EB">
        <w:rPr>
          <w:b/>
          <w:bCs/>
          <w:sz w:val="28"/>
          <w:szCs w:val="28"/>
        </w:rPr>
        <w:t>History of ML and Big Data</w:t>
      </w:r>
    </w:p>
    <w:p w14:paraId="3515EB19" w14:textId="361BDDC2" w:rsidR="00C03F99" w:rsidRPr="004243EB" w:rsidRDefault="00C03F99" w:rsidP="00C03F99">
      <w:pPr>
        <w:jc w:val="both"/>
      </w:pPr>
      <w:r w:rsidRPr="004243EB">
        <w:rPr>
          <w:b/>
          <w:bCs/>
        </w:rPr>
        <w:t xml:space="preserve">Machine Learning </w:t>
      </w:r>
    </w:p>
    <w:p w14:paraId="428417AB" w14:textId="0A2B3BE8" w:rsidR="00C03F99" w:rsidRPr="004243EB" w:rsidRDefault="00C03F99" w:rsidP="00C03F99">
      <w:pPr>
        <w:jc w:val="both"/>
      </w:pPr>
      <w:r w:rsidRPr="004243EB">
        <w:t xml:space="preserve">Machine learning (ML) is a dynamic branch of artificial intelligence. It's centered around crafting algorithms </w:t>
      </w:r>
      <w:r w:rsidR="001E1F8B">
        <w:t xml:space="preserve">to learn and make informed predictions or decisions </w:t>
      </w:r>
      <w:r w:rsidRPr="004243EB">
        <w:t>from data. The unique aspect of ML is its ability to enhance its performance over time autonomously, without human intervention in its programming. This self-improvement is fuelled by vast data, which the algorithms analyze to continuously refine and adapt their strategies based on identified patterns and insights.</w:t>
      </w:r>
    </w:p>
    <w:p w14:paraId="18416C8B" w14:textId="18729839" w:rsidR="00C03F99" w:rsidRPr="004243EB" w:rsidRDefault="00C03F99" w:rsidP="00C03F99">
      <w:pPr>
        <w:jc w:val="both"/>
      </w:pPr>
      <w:r w:rsidRPr="004243EB">
        <w:rPr>
          <w:b/>
          <w:bCs/>
        </w:rPr>
        <w:t>Big Data</w:t>
      </w:r>
    </w:p>
    <w:p w14:paraId="608CCB11" w14:textId="1750F7DC" w:rsidR="00C03F99" w:rsidRPr="004243EB" w:rsidRDefault="00C03F99" w:rsidP="00C03F99">
      <w:pPr>
        <w:jc w:val="both"/>
      </w:pPr>
      <w:r w:rsidRPr="004243EB">
        <w:t>Big Data encompasses immensely large data sets that traditional data processing software just can't handle efficiently. It's defined by three critical attributes—often called the three Vs:</w:t>
      </w:r>
    </w:p>
    <w:p w14:paraId="1457441D" w14:textId="77777777" w:rsidR="00C03F99" w:rsidRPr="004243EB" w:rsidRDefault="00C03F99" w:rsidP="003D19D9">
      <w:pPr>
        <w:numPr>
          <w:ilvl w:val="0"/>
          <w:numId w:val="17"/>
        </w:numPr>
        <w:jc w:val="both"/>
      </w:pPr>
      <w:r w:rsidRPr="004243EB">
        <w:rPr>
          <w:b/>
          <w:bCs/>
        </w:rPr>
        <w:t>Volume:</w:t>
      </w:r>
      <w:r w:rsidRPr="004243EB">
        <w:t xml:space="preserve"> This represents the massive amounts of data generated and stored.</w:t>
      </w:r>
    </w:p>
    <w:p w14:paraId="72DCC674" w14:textId="77777777" w:rsidR="00C03F99" w:rsidRPr="004243EB" w:rsidRDefault="00C03F99" w:rsidP="003D19D9">
      <w:pPr>
        <w:numPr>
          <w:ilvl w:val="0"/>
          <w:numId w:val="17"/>
        </w:numPr>
        <w:jc w:val="both"/>
      </w:pPr>
      <w:r w:rsidRPr="004243EB">
        <w:rPr>
          <w:b/>
          <w:bCs/>
        </w:rPr>
        <w:t>Velocity:</w:t>
      </w:r>
      <w:r w:rsidRPr="004243EB">
        <w:t xml:space="preserve"> This indicates the rapid rate at which data is produced, gathered, and analyzed.</w:t>
      </w:r>
    </w:p>
    <w:p w14:paraId="1AB639A4" w14:textId="77777777" w:rsidR="00C03F99" w:rsidRPr="004243EB" w:rsidRDefault="00C03F99" w:rsidP="003D19D9">
      <w:pPr>
        <w:numPr>
          <w:ilvl w:val="0"/>
          <w:numId w:val="17"/>
        </w:numPr>
        <w:jc w:val="both"/>
      </w:pPr>
      <w:r w:rsidRPr="004243EB">
        <w:rPr>
          <w:b/>
          <w:bCs/>
        </w:rPr>
        <w:t>Variety:</w:t>
      </w:r>
      <w:r w:rsidRPr="004243EB">
        <w:t xml:space="preserve"> This refers to the diverse types and sources of data.</w:t>
      </w:r>
    </w:p>
    <w:p w14:paraId="553BFF20" w14:textId="0848CA9F" w:rsidR="00C03F99" w:rsidRPr="004243EB" w:rsidRDefault="00C03F99" w:rsidP="00402644">
      <w:pPr>
        <w:jc w:val="both"/>
      </w:pPr>
      <w:r w:rsidRPr="004243EB">
        <w:t xml:space="preserve">These extensive data sets are pivotal in identifying patterns, trends, and associations, particularly those linked to human behavior and interactions. Big data technologies play an essential role in the processing and analysis of this data, ensuring it's actionable for machine learning applications and other analytical </w:t>
      </w:r>
      <w:proofErr w:type="spellStart"/>
      <w:r w:rsidR="001E1F8B">
        <w:t>endeavors</w:t>
      </w:r>
      <w:proofErr w:type="spellEnd"/>
      <w:r w:rsidRPr="004243EB">
        <w:t>.</w:t>
      </w:r>
    </w:p>
    <w:p w14:paraId="1A02A088" w14:textId="5CCA001F" w:rsidR="00402644" w:rsidRPr="004243EB" w:rsidRDefault="00402644" w:rsidP="00402644">
      <w:pPr>
        <w:jc w:val="both"/>
      </w:pPr>
      <w:r w:rsidRPr="004243EB">
        <w:t xml:space="preserve">The history of machine learning traces back to the 1950s and 1960s, a period marked by foundational advancements. In the 1950s, figures like Alan Turing began conceptualizing machines that could learn from experience, setting the stage for future </w:t>
      </w:r>
      <w:r w:rsidR="004F4E93" w:rsidRPr="004243EB">
        <w:t>machine-learning</w:t>
      </w:r>
      <w:r w:rsidRPr="004243EB">
        <w:t xml:space="preserve"> developments.</w:t>
      </w:r>
    </w:p>
    <w:p w14:paraId="1FA33270" w14:textId="53768F01" w:rsidR="00402644" w:rsidRPr="004243EB" w:rsidRDefault="00402644" w:rsidP="00402644">
      <w:pPr>
        <w:jc w:val="both"/>
      </w:pPr>
      <w:r w:rsidRPr="004243EB">
        <w:t xml:space="preserve">By 1957, Frank Rosenblatt had introduced the perceptron algorithm, an early form of artificial neuron that illustrated how machines could recognize patterns and learn from input data, laying the groundwork for neural networks. This era also saw the introduction of the nearest </w:t>
      </w:r>
      <w:r w:rsidR="00FC73A0" w:rsidRPr="004243EB">
        <w:t>neighbor</w:t>
      </w:r>
      <w:r w:rsidRPr="004243EB">
        <w:t xml:space="preserve"> algorithm, highlighting a shift towards statistical methods in AI.</w:t>
      </w:r>
    </w:p>
    <w:p w14:paraId="7928C94D" w14:textId="042B09D9" w:rsidR="00402644" w:rsidRPr="004243EB" w:rsidRDefault="00402644" w:rsidP="00402644">
      <w:pPr>
        <w:jc w:val="both"/>
      </w:pPr>
      <w:r w:rsidRPr="004243EB">
        <w:t>The later decades brought significant progress: the 1980s and 1990s rejuvenated interest in machine learning with the development of backpropagation for training deep neural networks and support vector machines for effective classification in high-dimensional spaces. This period also saw the rise of decision tree algorithms and ensemble methods, improving the robustness and accuracy of machine learning models.</w:t>
      </w:r>
    </w:p>
    <w:p w14:paraId="2CBF916D" w14:textId="7C0DDA90" w:rsidR="00402644" w:rsidRPr="004243EB" w:rsidRDefault="00402644" w:rsidP="00402644">
      <w:pPr>
        <w:jc w:val="both"/>
      </w:pPr>
      <w:r w:rsidRPr="004243EB">
        <w:t xml:space="preserve">The onset of the 2000s ushered in the era of big data, providing vast amounts of data essential for training more sophisticated machine learning models. This era emphasized the importance of feature engineering and introduced advanced data processing frameworks like Hadoop and Spark to handle large datasets. The integration of big data and enhanced computational </w:t>
      </w:r>
      <w:r w:rsidRPr="004243EB">
        <w:lastRenderedPageBreak/>
        <w:t>techniques pushed machine learning capabilities to new heights, setting the stage for the current advances in the field.</w:t>
      </w:r>
      <w:r w:rsidR="00723281" w:rsidRPr="004243EB">
        <w:fldChar w:fldCharType="begin"/>
      </w:r>
      <w:r w:rsidR="003E5ACD" w:rsidRPr="004243EB">
        <w:instrText xml:space="preserve"> ADDIN EN.CITE &lt;EndNote&gt;&lt;Cite&gt;&lt;RecNum&gt;361&lt;/RecNum&gt;&lt;DisplayText&gt;[8]&lt;/DisplayText&gt;&lt;record&gt;&lt;rec-number&gt;361&lt;/rec-number&gt;&lt;foreign-keys&gt;&lt;key app="EN" db-id="waz95ped0t90aqepzwdxewvlw2edrrwfwzt5" timestamp="1725743159"&gt;361&lt;/key&gt;&lt;/foreign-keys&gt;&lt;ref-type name="Electronic Article"&gt;43&lt;/ref-type&gt;&lt;contributors&gt;&lt;/contributors&gt;&lt;titles&gt;&lt;title&gt;The Evolution of Machine Learning: A Brief History and Timeline&lt;/title&gt;&lt;/titles&gt;&lt;dates&gt;&lt;pub-dates&gt;&lt;date&gt;09-07-2024&lt;/date&gt;&lt;/pub-dates&gt;&lt;/dates&gt;&lt;publisher&gt;Machine Learning Models&lt;/publisher&gt;&lt;urls&gt;&lt;related-urls&gt;&lt;url&gt;https://machinelearningmodels.org/the-evolution-of-machine-learning-a-brief-history-and-timeline/&lt;/url&gt;&lt;/related-urls&gt;&lt;/urls&gt;&lt;/record&gt;&lt;/Cite&gt;&lt;/EndNote&gt;</w:instrText>
      </w:r>
      <w:r w:rsidR="00723281" w:rsidRPr="004243EB">
        <w:fldChar w:fldCharType="separate"/>
      </w:r>
      <w:r w:rsidR="003E5ACD" w:rsidRPr="004243EB">
        <w:rPr>
          <w:noProof/>
        </w:rPr>
        <w:t>[8]</w:t>
      </w:r>
      <w:r w:rsidR="00723281" w:rsidRPr="004243EB">
        <w:fldChar w:fldCharType="end"/>
      </w:r>
      <w:r w:rsidR="00E66237" w:rsidRPr="004243EB">
        <w:t xml:space="preserve"> </w:t>
      </w:r>
    </w:p>
    <w:p w14:paraId="4C3ABF37" w14:textId="77777777" w:rsidR="00402644" w:rsidRPr="004243EB" w:rsidRDefault="00402644" w:rsidP="00402644">
      <w:pPr>
        <w:jc w:val="both"/>
      </w:pPr>
    </w:p>
    <w:p w14:paraId="4D14FF74" w14:textId="1728BA41" w:rsidR="00402644" w:rsidRPr="004243EB" w:rsidRDefault="00402644" w:rsidP="00402644">
      <w:pPr>
        <w:jc w:val="both"/>
        <w:rPr>
          <w:b/>
          <w:bCs/>
        </w:rPr>
      </w:pPr>
      <w:r w:rsidRPr="004243EB">
        <w:rPr>
          <w:b/>
          <w:bCs/>
        </w:rPr>
        <w:t>Machine Learning and Big Data in Healthcare</w:t>
      </w:r>
    </w:p>
    <w:p w14:paraId="380B3C3A" w14:textId="1A269960" w:rsidR="00402644" w:rsidRPr="004243EB" w:rsidRDefault="00402644" w:rsidP="00402644">
      <w:pPr>
        <w:jc w:val="both"/>
      </w:pPr>
      <w:r w:rsidRPr="004243EB">
        <w:t xml:space="preserve">Machine Learning (ML) and Big Data </w:t>
      </w:r>
      <w:r w:rsidR="004F4E93" w:rsidRPr="004243EB">
        <w:t>have</w:t>
      </w:r>
      <w:r w:rsidRPr="004243EB">
        <w:t xml:space="preserve"> experienced significant </w:t>
      </w:r>
      <w:r w:rsidR="004F4E93" w:rsidRPr="004243EB">
        <w:t>shifts</w:t>
      </w:r>
      <w:r w:rsidRPr="004243EB">
        <w:t xml:space="preserve"> due to advancement and growth in technology. With the development of sophisticated algorithms, ML has become a very important factor in many industries. Early ML was only limited to small computational applications and powers, with limited data availability ML couldn’t reach the apex level. As technology was growing with improved </w:t>
      </w:r>
      <w:r w:rsidR="004F4E93" w:rsidRPr="004243EB">
        <w:t>hardware</w:t>
      </w:r>
      <w:r w:rsidRPr="004243EB">
        <w:t xml:space="preserve">, faster </w:t>
      </w:r>
      <w:r w:rsidR="004F4E93" w:rsidRPr="004243EB">
        <w:t>processes,</w:t>
      </w:r>
      <w:r w:rsidRPr="004243EB">
        <w:t xml:space="preserve"> and increased storage ca</w:t>
      </w:r>
      <w:r w:rsidR="00FC73A0" w:rsidRPr="004243EB">
        <w:t>p</w:t>
      </w:r>
      <w:r w:rsidRPr="004243EB">
        <w:t>acity, ML blended the ability to handle complex tasks with ease.</w:t>
      </w:r>
    </w:p>
    <w:p w14:paraId="3540D2F2" w14:textId="43BF633C" w:rsidR="00402644" w:rsidRPr="004243EB" w:rsidRDefault="004F4E93" w:rsidP="00402644">
      <w:pPr>
        <w:jc w:val="both"/>
      </w:pPr>
      <w:r w:rsidRPr="004243EB">
        <w:t>The development</w:t>
      </w:r>
      <w:r w:rsidR="00402644" w:rsidRPr="004243EB">
        <w:t xml:space="preserve"> of algorithms also improved the performance of ML. Early algorithms were simple primarily focusing on linear relationships and basic pattern matching. Over time, researchers found more complex algorithms like neural networks, decision trees, support vector </w:t>
      </w:r>
      <w:r w:rsidRPr="004243EB">
        <w:t>mechanisms,</w:t>
      </w:r>
      <w:r w:rsidR="00402644" w:rsidRPr="004243EB">
        <w:t xml:space="preserve"> and other similar algorithms, </w:t>
      </w:r>
      <w:r w:rsidRPr="004243EB">
        <w:t>allowing</w:t>
      </w:r>
      <w:r w:rsidR="00402644" w:rsidRPr="004243EB">
        <w:t xml:space="preserve"> the researchers to better understand and interpret the nonlinear patterns and sophisticated data structures.</w:t>
      </w:r>
    </w:p>
    <w:p w14:paraId="12E96296" w14:textId="19649DA7" w:rsidR="00402644" w:rsidRPr="004243EB" w:rsidRDefault="00402644" w:rsidP="00402644">
      <w:pPr>
        <w:jc w:val="both"/>
      </w:pPr>
      <w:r w:rsidRPr="004243EB">
        <w:t xml:space="preserve">The growth of </w:t>
      </w:r>
      <w:r w:rsidR="004F4E93" w:rsidRPr="004243EB">
        <w:t xml:space="preserve">the </w:t>
      </w:r>
      <w:r w:rsidRPr="004243EB">
        <w:t>data science community has also helped the healthcare industry by providing information about academic research and development opportunities. Open-source projects, conferences</w:t>
      </w:r>
      <w:r w:rsidR="004F4E93" w:rsidRPr="004243EB">
        <w:t>,</w:t>
      </w:r>
      <w:r w:rsidRPr="004243EB">
        <w:t xml:space="preserve"> and workshops have accelerated the pace of innovation in ML. Collaboration with the data science community has driven new technologies and methodologies, propelling the field forward.</w:t>
      </w:r>
    </w:p>
    <w:p w14:paraId="7CDBFE96" w14:textId="71330657" w:rsidR="008B3E61" w:rsidRPr="004243EB" w:rsidRDefault="008B3E61" w:rsidP="00402644">
      <w:pPr>
        <w:jc w:val="both"/>
      </w:pPr>
    </w:p>
    <w:p w14:paraId="6F7850E7" w14:textId="77777777" w:rsidR="00BB61DB" w:rsidRPr="004243EB" w:rsidRDefault="00BB61DB" w:rsidP="00BB61DB">
      <w:pPr>
        <w:jc w:val="both"/>
        <w:rPr>
          <w:b/>
          <w:bCs/>
        </w:rPr>
      </w:pPr>
      <w:r w:rsidRPr="004243EB">
        <w:rPr>
          <w:b/>
          <w:bCs/>
        </w:rPr>
        <w:t>1. Machine Learning Applications in Healthcare: Current Trends and Future Prospects</w:t>
      </w:r>
    </w:p>
    <w:p w14:paraId="75C4AE6B" w14:textId="77777777" w:rsidR="00BB61DB" w:rsidRPr="004243EB" w:rsidRDefault="00BB61DB" w:rsidP="00BB61DB">
      <w:pPr>
        <w:jc w:val="both"/>
        <w:rPr>
          <w:b/>
          <w:bCs/>
        </w:rPr>
      </w:pPr>
      <w:r w:rsidRPr="004243EB">
        <w:rPr>
          <w:b/>
          <w:bCs/>
        </w:rPr>
        <w:t>Key Points:</w:t>
      </w:r>
    </w:p>
    <w:p w14:paraId="3BAE6D31" w14:textId="49029546" w:rsidR="00890296" w:rsidRPr="004243EB" w:rsidRDefault="00890296" w:rsidP="003D19D9">
      <w:pPr>
        <w:numPr>
          <w:ilvl w:val="0"/>
          <w:numId w:val="13"/>
        </w:numPr>
        <w:jc w:val="both"/>
      </w:pPr>
      <w:r w:rsidRPr="004243EB">
        <w:t>The transformative impact of ML in healthcare, has been a huge factor in the development of healthcare, right from its integration has advanced medical diagnostics, treatment, and patient care. As mentioned earlier, ML particularly helps healthcare professionals in medical image recognition used in radiology and pathology, predictive analytics for disease prognosis, and precision medicine. This paper details the transformative impact of machine learning (ML) in healthcare, emphasizing how its integration has significantly advanced medical diagnostics, treatment, and patient care.</w:t>
      </w:r>
    </w:p>
    <w:p w14:paraId="2D9FCF23" w14:textId="77777777" w:rsidR="00890296" w:rsidRPr="004243EB" w:rsidRDefault="00890296" w:rsidP="00890296">
      <w:pPr>
        <w:ind w:left="720"/>
        <w:jc w:val="both"/>
      </w:pPr>
      <w:r w:rsidRPr="004243EB">
        <w:t>Machine learning algorithms now play a pivotal role in disease diagnosis, risk prediction, and crafting personalized treatment plans, thus enhancing the efficiency of healthcare resource management.</w:t>
      </w:r>
    </w:p>
    <w:p w14:paraId="5E7CF02E" w14:textId="3CE0552E" w:rsidR="00507E77" w:rsidRPr="004243EB" w:rsidRDefault="00890296" w:rsidP="00890296">
      <w:pPr>
        <w:ind w:left="720"/>
        <w:jc w:val="both"/>
      </w:pPr>
      <w:r w:rsidRPr="004243EB">
        <w:t xml:space="preserve">Particularly noteworthy applications include image recognition used in radiology and pathology, predictive analytics for disease prognosis, and precision medicine, which are tailored to individual patient profiles. Further, ML’s evolving role in improving patient outcomes, boosting clinical decision-making efficiency, and optimizing healthcare workflows. The integration of such technology always has challenges regarding data privacy, interpretation of complex models, bias analysis, and robust validation processes. Promising developments like predictive algorithms can pre-emptively </w:t>
      </w:r>
      <w:r w:rsidRPr="004243EB">
        <w:lastRenderedPageBreak/>
        <w:t>reduce health risks and integrate wearable technologies for continuous patient monitoring, personalized medicine, and other healthcare services.</w:t>
      </w:r>
      <w:r w:rsidR="00E04A10" w:rsidRPr="004243EB">
        <w:t xml:space="preserve"> </w:t>
      </w:r>
      <w:r w:rsidR="00813565" w:rsidRPr="004243EB">
        <w:fldChar w:fldCharType="begin"/>
      </w:r>
      <w:r w:rsidR="003E5ACD" w:rsidRPr="004243EB">
        <w:instrText xml:space="preserve"> ADDIN EN.CITE &lt;EndNote&gt;&lt;Cite&gt;&lt;Author&gt;Ramírez&lt;/Author&gt;&lt;Year&gt;2024&lt;/Year&gt;&lt;RecNum&gt;359&lt;/RecNum&gt;&lt;DisplayText&gt;[9]&lt;/DisplayText&gt;&lt;record&gt;&lt;rec-number&gt;359&lt;/rec-number&gt;&lt;foreign-keys&gt;&lt;key app="EN" db-id="waz95ped0t90aqepzwdxewvlw2edrrwfwzt5" timestamp="1725596117"&gt;359&lt;/key&gt;&lt;/foreign-keys&gt;&lt;ref-type name="Journal Article"&gt;17&lt;/ref-type&gt;&lt;contributors&gt;&lt;authors&gt;&lt;author&gt;Ramírez, José Gabriel Carrasco&lt;/author&gt;&lt;author&gt;Islam, Md Mafiqul&lt;/author&gt;&lt;author&gt;Even, ASM Ibnul Hasan&lt;/author&gt;&lt;/authors&gt;&lt;/contributors&gt;&lt;titles&gt;&lt;title&gt;Machine Learning Applications in Healthcare: Current Trends and Future Prospects&lt;/title&gt;&lt;secondary-title&gt;Journal of Artificial Intelligence General science (JAIGS) ISSN: 3006-4023&lt;/secondary-title&gt;&lt;/titles&gt;&lt;periodical&gt;&lt;full-title&gt;Journal of Artificial Intelligence General Science (JAIGS) ISSN: 3006-4023&lt;/full-title&gt;&lt;/periodical&gt;&lt;volume&gt;1&lt;/volume&gt;&lt;number&gt;1&lt;/number&gt;&lt;dates&gt;&lt;year&gt;2024&lt;/year&gt;&lt;/dates&gt;&lt;isbn&gt;3006-4023&lt;/isbn&gt;&lt;urls&gt;&lt;related-urls&gt;&lt;url&gt;https://ojs.boulibrary.com/index.php/JAIGS/article/view/33&lt;/url&gt;&lt;/related-urls&gt;&lt;/urls&gt;&lt;access-date&gt;09-05-2024&lt;/access-date&gt;&lt;/record&gt;&lt;/Cite&gt;&lt;/EndNote&gt;</w:instrText>
      </w:r>
      <w:r w:rsidR="00813565" w:rsidRPr="004243EB">
        <w:fldChar w:fldCharType="separate"/>
      </w:r>
      <w:r w:rsidR="003E5ACD" w:rsidRPr="004243EB">
        <w:rPr>
          <w:noProof/>
        </w:rPr>
        <w:t>[9]</w:t>
      </w:r>
      <w:r w:rsidR="00813565" w:rsidRPr="004243EB">
        <w:fldChar w:fldCharType="end"/>
      </w:r>
    </w:p>
    <w:p w14:paraId="2F6B0694" w14:textId="77777777" w:rsidR="00BB61DB" w:rsidRPr="004243EB" w:rsidRDefault="00BB61DB" w:rsidP="00BB61DB">
      <w:pPr>
        <w:jc w:val="both"/>
        <w:rPr>
          <w:b/>
          <w:bCs/>
        </w:rPr>
      </w:pPr>
      <w:r w:rsidRPr="004243EB">
        <w:rPr>
          <w:b/>
          <w:bCs/>
        </w:rPr>
        <w:t>Growth Indicators:</w:t>
      </w:r>
    </w:p>
    <w:p w14:paraId="37E81EE7" w14:textId="77777777" w:rsidR="00BB61DB" w:rsidRPr="004243EB" w:rsidRDefault="00BB61DB" w:rsidP="003D19D9">
      <w:pPr>
        <w:numPr>
          <w:ilvl w:val="0"/>
          <w:numId w:val="14"/>
        </w:numPr>
        <w:jc w:val="both"/>
      </w:pPr>
      <w:r w:rsidRPr="004243EB">
        <w:rPr>
          <w:b/>
          <w:bCs/>
        </w:rPr>
        <w:t>Improved Diagnostics and Patient Care</w:t>
      </w:r>
      <w:r w:rsidRPr="004243EB">
        <w:t>: ML applications have transformed diagnostic processes and personalized patient care strategies.</w:t>
      </w:r>
    </w:p>
    <w:p w14:paraId="5EF6542A" w14:textId="77777777" w:rsidR="00BB61DB" w:rsidRPr="004243EB" w:rsidRDefault="00BB61DB" w:rsidP="003D19D9">
      <w:pPr>
        <w:numPr>
          <w:ilvl w:val="0"/>
          <w:numId w:val="14"/>
        </w:numPr>
        <w:jc w:val="both"/>
      </w:pPr>
      <w:r w:rsidRPr="004243EB">
        <w:rPr>
          <w:b/>
          <w:bCs/>
        </w:rPr>
        <w:t>Efficiency and Cost Reduction</w:t>
      </w:r>
      <w:r w:rsidRPr="004243EB">
        <w:t>: By automating diagnostic and prognostic tasks, ML helps in reducing operational costs and improving healthcare service efficiency.</w:t>
      </w:r>
    </w:p>
    <w:p w14:paraId="2B07BDB4" w14:textId="77777777" w:rsidR="00BB61DB" w:rsidRPr="004243EB" w:rsidRDefault="00BB61DB" w:rsidP="00BB61DB">
      <w:pPr>
        <w:jc w:val="both"/>
        <w:rPr>
          <w:b/>
          <w:bCs/>
        </w:rPr>
      </w:pPr>
      <w:r w:rsidRPr="004243EB">
        <w:rPr>
          <w:b/>
          <w:bCs/>
        </w:rPr>
        <w:t>2. Harnessing Big Data Analytics for Healthcare: A Comprehensive Review of Frameworks, Implications, Applications, and Impacts</w:t>
      </w:r>
    </w:p>
    <w:p w14:paraId="63057230" w14:textId="77777777" w:rsidR="00BB61DB" w:rsidRPr="004243EB" w:rsidRDefault="00BB61DB" w:rsidP="00BB61DB">
      <w:pPr>
        <w:jc w:val="both"/>
        <w:rPr>
          <w:b/>
          <w:bCs/>
        </w:rPr>
      </w:pPr>
      <w:r w:rsidRPr="004243EB">
        <w:rPr>
          <w:b/>
          <w:bCs/>
        </w:rPr>
        <w:t>Key Points:</w:t>
      </w:r>
    </w:p>
    <w:p w14:paraId="51E42ECF" w14:textId="7D24C464" w:rsidR="0058545B" w:rsidRPr="004243EB" w:rsidRDefault="007A6C1E" w:rsidP="003D19D9">
      <w:pPr>
        <w:numPr>
          <w:ilvl w:val="0"/>
          <w:numId w:val="15"/>
        </w:numPr>
        <w:jc w:val="both"/>
      </w:pPr>
      <w:r w:rsidRPr="004243EB">
        <w:t xml:space="preserve">The role of Big Data Analytics (BDA) is revolutionizing the healthcare industry by enhancing diagnostic accuracy, enabling personalized medicine, and improving patient outcomes. The integration of diverse data sources with advanced analytical techniques has allowed for a more nuanced approach to medical care, significantly reducing costs while simultaneously improving care quality. The successful implementations of BDA in healthcare applications have leveraged large volumes of data from multiple sources, including electronic health records and genomic data, to optimize treatment plans and operational efficiency in healthcare settings. As mentioned in the ML, BDA in healthcare also faces significant challenges such as data privacy and security. There’s always a risk of vulnerability to the data available, healthcare data can never be compromised so, securing it is not an easy task to manage. Prospects involving the use of BDA can refine predictive models of patient care and manage disease more effectively. </w:t>
      </w:r>
      <w:r w:rsidR="00DC56AB" w:rsidRPr="004243EB">
        <w:fldChar w:fldCharType="begin"/>
      </w:r>
      <w:r w:rsidR="003E5ACD" w:rsidRPr="004243EB">
        <w:instrText xml:space="preserve"> ADDIN EN.CITE &lt;EndNote&gt;&lt;Cite&gt;&lt;Author&gt;Ahmed&lt;/Author&gt;&lt;Year&gt;2023&lt;/Year&gt;&lt;RecNum&gt;360&lt;/RecNum&gt;&lt;DisplayText&gt;[10]&lt;/DisplayText&gt;&lt;record&gt;&lt;rec-number&gt;360&lt;/rec-number&gt;&lt;foreign-keys&gt;&lt;key app="EN" db-id="waz95ped0t90aqepzwdxewvlw2edrrwfwzt5" timestamp="1725596287"&gt;360&lt;/key&gt;&lt;/foreign-keys&gt;&lt;ref-type name="Journal Article"&gt;17&lt;/ref-type&gt;&lt;contributors&gt;&lt;authors&gt;&lt;author&gt;Ahmed, Awais&lt;/author&gt;&lt;author&gt;Xi, Rui&lt;/author&gt;&lt;author&gt;Hou, Mengshu&lt;/author&gt;&lt;author&gt;Shah, Syed Attique&lt;/author&gt;&lt;author&gt;Hameed, Sufian&lt;/author&gt;&lt;/authors&gt;&lt;/contributors&gt;&lt;titles&gt;&lt;title&gt;Harnessing big data analytics for healthcare: A comprehensive review of frameworks, implications, applications, and impacts&lt;/title&gt;&lt;secondary-title&gt;IEEE Access&lt;/secondary-title&gt;&lt;/titles&gt;&lt;periodical&gt;&lt;full-title&gt;IEEE Access&lt;/full-title&gt;&lt;/periodical&gt;&lt;dates&gt;&lt;year&gt;2023&lt;/year&gt;&lt;/dates&gt;&lt;isbn&gt;2169-3536&lt;/isbn&gt;&lt;urls&gt;&lt;related-urls&gt;&lt;url&gt;https://go.exlibris.link/RQPn7fjL&lt;/url&gt;&lt;/related-urls&gt;&lt;/urls&gt;&lt;access-date&gt;09-05-2024&lt;/access-date&gt;&lt;/record&gt;&lt;/Cite&gt;&lt;/EndNote&gt;</w:instrText>
      </w:r>
      <w:r w:rsidR="00DC56AB" w:rsidRPr="004243EB">
        <w:fldChar w:fldCharType="separate"/>
      </w:r>
      <w:r w:rsidR="003E5ACD" w:rsidRPr="004243EB">
        <w:rPr>
          <w:noProof/>
        </w:rPr>
        <w:t>[10]</w:t>
      </w:r>
      <w:r w:rsidR="00DC56AB" w:rsidRPr="004243EB">
        <w:fldChar w:fldCharType="end"/>
      </w:r>
    </w:p>
    <w:p w14:paraId="6179BC6B" w14:textId="77777777" w:rsidR="00BB61DB" w:rsidRPr="004243EB" w:rsidRDefault="00BB61DB" w:rsidP="00BB61DB">
      <w:pPr>
        <w:jc w:val="both"/>
        <w:rPr>
          <w:b/>
          <w:bCs/>
        </w:rPr>
      </w:pPr>
      <w:r w:rsidRPr="004243EB">
        <w:rPr>
          <w:b/>
          <w:bCs/>
        </w:rPr>
        <w:t>Growth Indicators:</w:t>
      </w:r>
    </w:p>
    <w:p w14:paraId="163E463E" w14:textId="77777777" w:rsidR="00BB61DB" w:rsidRPr="004243EB" w:rsidRDefault="00BB61DB" w:rsidP="003D19D9">
      <w:pPr>
        <w:numPr>
          <w:ilvl w:val="0"/>
          <w:numId w:val="16"/>
        </w:numPr>
        <w:jc w:val="both"/>
      </w:pPr>
      <w:r w:rsidRPr="004243EB">
        <w:rPr>
          <w:b/>
          <w:bCs/>
        </w:rPr>
        <w:t>Enhanced Healthcare Outcomes</w:t>
      </w:r>
      <w:r w:rsidRPr="004243EB">
        <w:t>: Big data analytics has led to more effective treatment plans and improved patient outcomes.</w:t>
      </w:r>
    </w:p>
    <w:p w14:paraId="6E19652E" w14:textId="5C7E1D96" w:rsidR="00BB61DB" w:rsidRPr="004243EB" w:rsidRDefault="00BB61DB" w:rsidP="003D19D9">
      <w:pPr>
        <w:numPr>
          <w:ilvl w:val="0"/>
          <w:numId w:val="16"/>
        </w:numPr>
        <w:jc w:val="both"/>
      </w:pPr>
      <w:r w:rsidRPr="004243EB">
        <w:rPr>
          <w:b/>
          <w:bCs/>
        </w:rPr>
        <w:t>Strategic Decision Making</w:t>
      </w:r>
      <w:r w:rsidRPr="004243EB">
        <w:t xml:space="preserve">: </w:t>
      </w:r>
      <w:r w:rsidR="00F12DFF" w:rsidRPr="004243EB">
        <w:t>Healthcare providers can make informed decisions with big data</w:t>
      </w:r>
      <w:r w:rsidRPr="004243EB">
        <w:t>, leading to better resource management and cost efficiency.</w:t>
      </w:r>
    </w:p>
    <w:p w14:paraId="00D3D809" w14:textId="00338C8C" w:rsidR="000C7A99" w:rsidRPr="004243EB" w:rsidRDefault="00F12DFF" w:rsidP="006E1156">
      <w:pPr>
        <w:jc w:val="both"/>
      </w:pPr>
      <w:r w:rsidRPr="004243EB">
        <w:t>ML and BDA's potential to transform</w:t>
      </w:r>
      <w:r w:rsidR="00E04A10" w:rsidRPr="004243EB">
        <w:t xml:space="preserve"> healthcare for a greater range by making it more proactive, patient-centered, and efficient is vividly illustrated, marking substantial growth in the field driven by technological advancements.</w:t>
      </w:r>
    </w:p>
    <w:p w14:paraId="6480033A" w14:textId="77777777" w:rsidR="000C7A99" w:rsidRPr="004243EB" w:rsidRDefault="000C7A99" w:rsidP="006E1156">
      <w:pPr>
        <w:jc w:val="both"/>
        <w:rPr>
          <w:b/>
          <w:bCs/>
        </w:rPr>
      </w:pPr>
    </w:p>
    <w:p w14:paraId="03F27329" w14:textId="5CB2A8C0" w:rsidR="006C1537" w:rsidRPr="004243EB" w:rsidRDefault="00F12DFF" w:rsidP="006E1156">
      <w:pPr>
        <w:jc w:val="both"/>
        <w:rPr>
          <w:b/>
          <w:bCs/>
        </w:rPr>
      </w:pPr>
      <w:r w:rsidRPr="004243EB">
        <w:rPr>
          <w:b/>
          <w:bCs/>
        </w:rPr>
        <w:t xml:space="preserve">Future of </w:t>
      </w:r>
      <w:r w:rsidR="006760D9" w:rsidRPr="004243EB">
        <w:rPr>
          <w:b/>
          <w:bCs/>
        </w:rPr>
        <w:t>AI in Healthcare</w:t>
      </w:r>
    </w:p>
    <w:p w14:paraId="21A58F6B" w14:textId="3EE79338" w:rsidR="00266E7D" w:rsidRPr="004243EB" w:rsidRDefault="006760D9" w:rsidP="00266E7D">
      <w:pPr>
        <w:jc w:val="both"/>
      </w:pPr>
      <w:r w:rsidRPr="004243EB">
        <w:t>As discussed, Artificial intelligence (AI) is poised for significant growth and breakthroughs in the future. It is expected to expand its influence more quickly than ever. Key developments</w:t>
      </w:r>
      <w:r w:rsidR="00697E2C" w:rsidRPr="004243EB">
        <w:t xml:space="preserve"> </w:t>
      </w:r>
      <w:r w:rsidR="00266E7D" w:rsidRPr="004243EB">
        <w:t xml:space="preserve">in </w:t>
      </w:r>
      <w:r w:rsidR="002405EC" w:rsidRPr="004243EB">
        <w:t xml:space="preserve">AI </w:t>
      </w:r>
      <w:r w:rsidR="00697E2C" w:rsidRPr="004243EB">
        <w:t xml:space="preserve">will likely </w:t>
      </w:r>
      <w:r w:rsidR="002405EC" w:rsidRPr="004243EB">
        <w:t>i</w:t>
      </w:r>
      <w:r w:rsidR="00266E7D" w:rsidRPr="004243EB">
        <w:t>nclude Explainable AI, AI for Healthcare, AI &amp; Natural Language Processing (NLP), AI for self-driving cars, AI and Quantum Computing, AI for Business and Industry, AI and Robotics, etc.</w:t>
      </w:r>
    </w:p>
    <w:p w14:paraId="0FF19405" w14:textId="677BB471" w:rsidR="006760D9" w:rsidRPr="004243EB" w:rsidRDefault="006760D9" w:rsidP="006760D9">
      <w:pPr>
        <w:jc w:val="both"/>
      </w:pPr>
      <w:r w:rsidRPr="004243EB">
        <w:lastRenderedPageBreak/>
        <w:t>AI will improve understanding human language and sentiments, making interactions more natural.</w:t>
      </w:r>
      <w:r w:rsidR="00266E7D" w:rsidRPr="004243EB">
        <w:t xml:space="preserve"> </w:t>
      </w:r>
    </w:p>
    <w:p w14:paraId="385D1129" w14:textId="1F85EFB5" w:rsidR="006760D9" w:rsidRPr="004243EB" w:rsidRDefault="006760D9" w:rsidP="006760D9">
      <w:pPr>
        <w:jc w:val="both"/>
      </w:pPr>
      <w:r w:rsidRPr="004243EB">
        <w:t>Technological improvements such as edge computing will enhance real-time processing capabilities, reducing reliance on cloud infrastructure. Federated learning will promote decentralized model training, involving edge devices in collective learning processes. Innovations in computer vision will help to improve medical imaging and surveillance.</w:t>
      </w:r>
    </w:p>
    <w:p w14:paraId="65682BE2" w14:textId="77777777" w:rsidR="006760D9" w:rsidRPr="004243EB" w:rsidRDefault="006760D9" w:rsidP="006760D9">
      <w:pPr>
        <w:jc w:val="both"/>
      </w:pPr>
      <w:r w:rsidRPr="004243EB">
        <w:t>Furthermore, there will be a greater focus on ethical AI, emphasizing fairness, transparency, and accountability. This includes setting stricter standards to address biases and privacy concerns.</w:t>
      </w:r>
    </w:p>
    <w:p w14:paraId="31FE25EB" w14:textId="15F3B91C" w:rsidR="006760D9" w:rsidRPr="004243EB" w:rsidRDefault="006760D9" w:rsidP="006760D9">
      <w:pPr>
        <w:jc w:val="both"/>
      </w:pPr>
      <w:r w:rsidRPr="004243EB">
        <w:t>Research in neuroscience and psychology will deepen understanding of AI algorithms and human-machine interactions, supporting interdisciplinary collaboration and innovation. Despite these predictions, AI’s trajectory will likely include unforeseen successes and challenges, necessitating ongoing monitoring and responsible development. It is noteworthy that despite these successes</w:t>
      </w:r>
      <w:r w:rsidR="009B4568" w:rsidRPr="004243EB">
        <w:t xml:space="preserve">, a few key challenges </w:t>
      </w:r>
      <w:r w:rsidRPr="004243EB">
        <w:t>could arise.</w:t>
      </w:r>
    </w:p>
    <w:p w14:paraId="2397220E" w14:textId="77777777" w:rsidR="006C1537" w:rsidRPr="004243EB" w:rsidRDefault="006C1537" w:rsidP="006E1156">
      <w:pPr>
        <w:jc w:val="both"/>
      </w:pPr>
    </w:p>
    <w:p w14:paraId="698570ED" w14:textId="77777777" w:rsidR="001F292E" w:rsidRPr="004243EB" w:rsidRDefault="001F292E" w:rsidP="00756214">
      <w:pPr>
        <w:jc w:val="both"/>
        <w:rPr>
          <w:b/>
          <w:bCs/>
          <w:sz w:val="28"/>
          <w:szCs w:val="28"/>
        </w:rPr>
      </w:pPr>
    </w:p>
    <w:p w14:paraId="1CD39F00" w14:textId="77777777" w:rsidR="001F292E" w:rsidRPr="004243EB" w:rsidRDefault="001F292E" w:rsidP="00756214">
      <w:pPr>
        <w:jc w:val="both"/>
        <w:rPr>
          <w:b/>
          <w:bCs/>
          <w:sz w:val="28"/>
          <w:szCs w:val="28"/>
        </w:rPr>
      </w:pPr>
    </w:p>
    <w:p w14:paraId="5370FA1E" w14:textId="77777777" w:rsidR="001F292E" w:rsidRPr="004243EB" w:rsidRDefault="001F292E" w:rsidP="00756214">
      <w:pPr>
        <w:jc w:val="both"/>
        <w:rPr>
          <w:b/>
          <w:bCs/>
          <w:sz w:val="28"/>
          <w:szCs w:val="28"/>
        </w:rPr>
      </w:pPr>
    </w:p>
    <w:p w14:paraId="76CF1AB1" w14:textId="77777777" w:rsidR="001F292E" w:rsidRPr="004243EB" w:rsidRDefault="001F292E" w:rsidP="00756214">
      <w:pPr>
        <w:jc w:val="both"/>
        <w:rPr>
          <w:b/>
          <w:bCs/>
          <w:sz w:val="28"/>
          <w:szCs w:val="28"/>
        </w:rPr>
      </w:pPr>
    </w:p>
    <w:p w14:paraId="6744EB9D" w14:textId="77777777" w:rsidR="001F292E" w:rsidRPr="004243EB" w:rsidRDefault="001F292E" w:rsidP="00756214">
      <w:pPr>
        <w:jc w:val="both"/>
        <w:rPr>
          <w:b/>
          <w:bCs/>
          <w:sz w:val="28"/>
          <w:szCs w:val="28"/>
        </w:rPr>
      </w:pPr>
    </w:p>
    <w:p w14:paraId="2C6E5874" w14:textId="77777777" w:rsidR="001F292E" w:rsidRPr="004243EB" w:rsidRDefault="001F292E" w:rsidP="00756214">
      <w:pPr>
        <w:jc w:val="both"/>
        <w:rPr>
          <w:b/>
          <w:bCs/>
          <w:sz w:val="28"/>
          <w:szCs w:val="28"/>
        </w:rPr>
      </w:pPr>
    </w:p>
    <w:p w14:paraId="6FD0A0CA" w14:textId="77777777" w:rsidR="001F292E" w:rsidRPr="004243EB" w:rsidRDefault="001F292E" w:rsidP="00756214">
      <w:pPr>
        <w:jc w:val="both"/>
        <w:rPr>
          <w:b/>
          <w:bCs/>
          <w:sz w:val="28"/>
          <w:szCs w:val="28"/>
        </w:rPr>
      </w:pPr>
    </w:p>
    <w:p w14:paraId="15075443" w14:textId="77777777" w:rsidR="001F292E" w:rsidRPr="004243EB" w:rsidRDefault="001F292E" w:rsidP="00756214">
      <w:pPr>
        <w:jc w:val="both"/>
        <w:rPr>
          <w:b/>
          <w:bCs/>
          <w:sz w:val="28"/>
          <w:szCs w:val="28"/>
        </w:rPr>
      </w:pPr>
    </w:p>
    <w:p w14:paraId="6BEE0D53" w14:textId="77777777" w:rsidR="001F292E" w:rsidRPr="004243EB" w:rsidRDefault="001F292E" w:rsidP="00756214">
      <w:pPr>
        <w:jc w:val="both"/>
        <w:rPr>
          <w:b/>
          <w:bCs/>
          <w:sz w:val="28"/>
          <w:szCs w:val="28"/>
        </w:rPr>
      </w:pPr>
    </w:p>
    <w:p w14:paraId="6A5F7B0B" w14:textId="77777777" w:rsidR="001F292E" w:rsidRPr="004243EB" w:rsidRDefault="001F292E" w:rsidP="00756214">
      <w:pPr>
        <w:jc w:val="both"/>
        <w:rPr>
          <w:b/>
          <w:bCs/>
          <w:sz w:val="28"/>
          <w:szCs w:val="28"/>
        </w:rPr>
      </w:pPr>
    </w:p>
    <w:p w14:paraId="5FE62455" w14:textId="77777777" w:rsidR="001F292E" w:rsidRPr="004243EB" w:rsidRDefault="001F292E" w:rsidP="00756214">
      <w:pPr>
        <w:jc w:val="both"/>
        <w:rPr>
          <w:b/>
          <w:bCs/>
          <w:sz w:val="28"/>
          <w:szCs w:val="28"/>
        </w:rPr>
      </w:pPr>
    </w:p>
    <w:p w14:paraId="52C146B3" w14:textId="77777777" w:rsidR="001F292E" w:rsidRPr="004243EB" w:rsidRDefault="001F292E" w:rsidP="00756214">
      <w:pPr>
        <w:jc w:val="both"/>
        <w:rPr>
          <w:b/>
          <w:bCs/>
          <w:sz w:val="28"/>
          <w:szCs w:val="28"/>
        </w:rPr>
      </w:pPr>
    </w:p>
    <w:p w14:paraId="43C96313" w14:textId="77777777" w:rsidR="001F292E" w:rsidRPr="004243EB" w:rsidRDefault="001F292E" w:rsidP="00756214">
      <w:pPr>
        <w:jc w:val="both"/>
        <w:rPr>
          <w:b/>
          <w:bCs/>
          <w:sz w:val="28"/>
          <w:szCs w:val="28"/>
        </w:rPr>
      </w:pPr>
    </w:p>
    <w:p w14:paraId="08C96C56" w14:textId="77777777" w:rsidR="001F292E" w:rsidRPr="004243EB" w:rsidRDefault="001F292E" w:rsidP="00756214">
      <w:pPr>
        <w:jc w:val="both"/>
        <w:rPr>
          <w:b/>
          <w:bCs/>
          <w:sz w:val="28"/>
          <w:szCs w:val="28"/>
        </w:rPr>
      </w:pPr>
    </w:p>
    <w:p w14:paraId="6FB92195" w14:textId="77777777" w:rsidR="001F292E" w:rsidRPr="004243EB" w:rsidRDefault="001F292E" w:rsidP="00756214">
      <w:pPr>
        <w:jc w:val="both"/>
        <w:rPr>
          <w:b/>
          <w:bCs/>
          <w:sz w:val="28"/>
          <w:szCs w:val="28"/>
        </w:rPr>
      </w:pPr>
    </w:p>
    <w:p w14:paraId="35C96D8C" w14:textId="77777777" w:rsidR="001F292E" w:rsidRPr="004243EB" w:rsidRDefault="001F292E" w:rsidP="00756214">
      <w:pPr>
        <w:jc w:val="both"/>
        <w:rPr>
          <w:b/>
          <w:bCs/>
          <w:sz w:val="28"/>
          <w:szCs w:val="28"/>
        </w:rPr>
      </w:pPr>
    </w:p>
    <w:p w14:paraId="4032986E" w14:textId="241FD884" w:rsidR="00756214" w:rsidRPr="004243EB" w:rsidRDefault="00756214" w:rsidP="00756214">
      <w:pPr>
        <w:jc w:val="both"/>
        <w:rPr>
          <w:b/>
          <w:bCs/>
          <w:sz w:val="28"/>
          <w:szCs w:val="28"/>
        </w:rPr>
      </w:pPr>
      <w:r w:rsidRPr="004243EB">
        <w:rPr>
          <w:b/>
          <w:bCs/>
          <w:sz w:val="28"/>
          <w:szCs w:val="28"/>
        </w:rPr>
        <w:lastRenderedPageBreak/>
        <w:t xml:space="preserve">X3: Current Technologies in Use - Detailed look at </w:t>
      </w:r>
      <w:r w:rsidR="00015330">
        <w:rPr>
          <w:b/>
          <w:bCs/>
          <w:sz w:val="28"/>
          <w:szCs w:val="28"/>
        </w:rPr>
        <w:t>M</w:t>
      </w:r>
      <w:r w:rsidRPr="004243EB">
        <w:rPr>
          <w:b/>
          <w:bCs/>
          <w:sz w:val="28"/>
          <w:szCs w:val="28"/>
        </w:rPr>
        <w:t xml:space="preserve">achine </w:t>
      </w:r>
      <w:r w:rsidR="00015330">
        <w:rPr>
          <w:b/>
          <w:bCs/>
          <w:sz w:val="28"/>
          <w:szCs w:val="28"/>
        </w:rPr>
        <w:t>L</w:t>
      </w:r>
      <w:r w:rsidRPr="004243EB">
        <w:rPr>
          <w:b/>
          <w:bCs/>
          <w:sz w:val="28"/>
          <w:szCs w:val="28"/>
        </w:rPr>
        <w:t xml:space="preserve">earning, </w:t>
      </w:r>
      <w:r w:rsidR="00015330">
        <w:rPr>
          <w:b/>
          <w:bCs/>
          <w:sz w:val="28"/>
          <w:szCs w:val="28"/>
        </w:rPr>
        <w:t>D</w:t>
      </w:r>
      <w:r w:rsidRPr="004243EB">
        <w:rPr>
          <w:b/>
          <w:bCs/>
          <w:sz w:val="28"/>
          <w:szCs w:val="28"/>
        </w:rPr>
        <w:t xml:space="preserve">eep </w:t>
      </w:r>
      <w:r w:rsidR="00015330">
        <w:rPr>
          <w:b/>
          <w:bCs/>
          <w:sz w:val="28"/>
          <w:szCs w:val="28"/>
        </w:rPr>
        <w:t>L</w:t>
      </w:r>
      <w:r w:rsidRPr="004243EB">
        <w:rPr>
          <w:b/>
          <w:bCs/>
          <w:sz w:val="28"/>
          <w:szCs w:val="28"/>
        </w:rPr>
        <w:t xml:space="preserve">earning, NLP, and </w:t>
      </w:r>
      <w:r w:rsidR="00015330">
        <w:rPr>
          <w:b/>
          <w:bCs/>
          <w:sz w:val="28"/>
          <w:szCs w:val="28"/>
        </w:rPr>
        <w:t>R</w:t>
      </w:r>
      <w:r w:rsidRPr="004243EB">
        <w:rPr>
          <w:b/>
          <w:bCs/>
          <w:sz w:val="28"/>
          <w:szCs w:val="28"/>
        </w:rPr>
        <w:t xml:space="preserve">obotics currently deployed in </w:t>
      </w:r>
      <w:r w:rsidR="00015330">
        <w:rPr>
          <w:b/>
          <w:bCs/>
          <w:sz w:val="28"/>
          <w:szCs w:val="28"/>
        </w:rPr>
        <w:t>H</w:t>
      </w:r>
      <w:r w:rsidRPr="004243EB">
        <w:rPr>
          <w:b/>
          <w:bCs/>
          <w:sz w:val="28"/>
          <w:szCs w:val="28"/>
        </w:rPr>
        <w:t>ealthcare.</w:t>
      </w:r>
    </w:p>
    <w:p w14:paraId="700E900C" w14:textId="77777777" w:rsidR="00756214" w:rsidRPr="004243EB" w:rsidRDefault="00756214" w:rsidP="00756214">
      <w:pPr>
        <w:jc w:val="both"/>
      </w:pPr>
    </w:p>
    <w:p w14:paraId="16DB2D4A" w14:textId="3DA078BE" w:rsidR="00756214" w:rsidRPr="004243EB" w:rsidRDefault="00756214" w:rsidP="006F6775">
      <w:pPr>
        <w:pStyle w:val="ListParagraph"/>
        <w:numPr>
          <w:ilvl w:val="0"/>
          <w:numId w:val="29"/>
        </w:numPr>
        <w:jc w:val="both"/>
        <w:rPr>
          <w:b/>
          <w:bCs/>
        </w:rPr>
      </w:pPr>
      <w:r w:rsidRPr="004243EB">
        <w:rPr>
          <w:b/>
          <w:bCs/>
        </w:rPr>
        <w:t>Machine Learning (ML)</w:t>
      </w:r>
    </w:p>
    <w:p w14:paraId="4ED10031" w14:textId="153FD0FD" w:rsidR="00756214" w:rsidRPr="004243EB" w:rsidRDefault="00756214" w:rsidP="00756214">
      <w:pPr>
        <w:jc w:val="both"/>
        <w:rPr>
          <w:b/>
          <w:bCs/>
        </w:rPr>
      </w:pPr>
      <w:r w:rsidRPr="004243EB">
        <w:rPr>
          <w:b/>
          <w:bCs/>
        </w:rPr>
        <w:t>Disease outbreak prediction</w:t>
      </w:r>
    </w:p>
    <w:p w14:paraId="1E1F862B" w14:textId="522A9891" w:rsidR="00756214" w:rsidRPr="004243EB" w:rsidRDefault="001F292E" w:rsidP="00756214">
      <w:pPr>
        <w:jc w:val="both"/>
      </w:pPr>
      <w:r w:rsidRPr="004243EB">
        <w:t xml:space="preserve">Satellites play a crucial role in today's world </w:t>
      </w:r>
      <w:r w:rsidR="00756214" w:rsidRPr="004243EB">
        <w:t xml:space="preserve">by gathering vast amounts of </w:t>
      </w:r>
      <w:r w:rsidR="00966F16" w:rsidRPr="004243EB">
        <w:t>current and historical data</w:t>
      </w:r>
      <w:r w:rsidR="00756214" w:rsidRPr="004243EB">
        <w:t>. This data is invaluable when used with predictive analytics tools to forecast potential health crises</w:t>
      </w:r>
      <w:r w:rsidR="00AD2306">
        <w:t xml:space="preserve"> and disease outbreaks</w:t>
      </w:r>
      <w:r w:rsidR="00756214" w:rsidRPr="004243EB">
        <w:t xml:space="preserve">. </w:t>
      </w:r>
      <w:r w:rsidR="00966F16" w:rsidRPr="004243EB">
        <w:t>These tools can provide early warnings by analyzing monthly rainfall and temperature variations</w:t>
      </w:r>
      <w:r w:rsidR="00756214" w:rsidRPr="004243EB">
        <w:t xml:space="preserve">. This is especially vital for developing countries, where limited medical infrastructure and educational resources make managing health emergencies challenging. Armed with advanced knowledge of possible outbreaks, governments can implement </w:t>
      </w:r>
      <w:r w:rsidR="00FE6214" w:rsidRPr="004243EB">
        <w:t>pre-emptive</w:t>
      </w:r>
      <w:r w:rsidR="00756214" w:rsidRPr="004243EB">
        <w:t xml:space="preserve"> measures to mitigate the impact and save countless lives.</w:t>
      </w:r>
    </w:p>
    <w:p w14:paraId="3A6AE77A" w14:textId="77777777" w:rsidR="00756214" w:rsidRPr="004243EB" w:rsidRDefault="00756214" w:rsidP="00756214">
      <w:pPr>
        <w:jc w:val="both"/>
      </w:pPr>
      <w:r w:rsidRPr="004243EB">
        <w:rPr>
          <w:b/>
          <w:bCs/>
        </w:rPr>
        <w:t>Example:</w:t>
      </w:r>
      <w:r w:rsidRPr="004243EB">
        <w:t xml:space="preserve"> ProMED reporting disease outbreaks online ProMED (the Program for Monitoring Emerging Diseases) offers an online real-time data analysis and reporting system showing outbreaks of infectious diseases worldwide and any exposure to toxins affecting human or animal health. ProMED aggregates data from various sources, including official, media, and subscriber reports. An expert team reviews these reports before they are accepted into the system. The data provided by ProMED is aggregated in a HealthMap to visualize disease outbreaks in every country.</w:t>
      </w:r>
    </w:p>
    <w:p w14:paraId="323F1494" w14:textId="77777777" w:rsidR="00756214" w:rsidRPr="004243EB" w:rsidRDefault="00756214" w:rsidP="00756214">
      <w:pPr>
        <w:jc w:val="both"/>
      </w:pPr>
    </w:p>
    <w:p w14:paraId="19DF1A3E" w14:textId="21B694A1" w:rsidR="00756214" w:rsidRPr="004243EB" w:rsidRDefault="00756214" w:rsidP="00756214">
      <w:pPr>
        <w:jc w:val="both"/>
        <w:rPr>
          <w:b/>
          <w:bCs/>
        </w:rPr>
      </w:pPr>
      <w:r w:rsidRPr="004243EB">
        <w:rPr>
          <w:b/>
          <w:bCs/>
        </w:rPr>
        <w:t>Patient behavior modification</w:t>
      </w:r>
    </w:p>
    <w:p w14:paraId="25ECD5B4" w14:textId="187DFFD8" w:rsidR="00756214" w:rsidRPr="004243EB" w:rsidRDefault="00756214" w:rsidP="00756214">
      <w:pPr>
        <w:jc w:val="both"/>
      </w:pPr>
      <w:r w:rsidRPr="004243EB">
        <w:t>Many common diseases, like type 2 diabetes, obesity, and certain heart diseases, can often be managed or even prevented. Early detection and lifestyle changes are key. However, making these changes requires consistent behavior adjustments, supported by regular reminders and follow-ups. Machine learning algorithms can play a crucial role here by analyzing health data from connected medical devices and sensors. This analysis helps provide personalized insights and guidance, assisting individuals throughout their journey to a healthier lifestyle.</w:t>
      </w:r>
    </w:p>
    <w:p w14:paraId="1ABBC829" w14:textId="093F46EC" w:rsidR="00756214" w:rsidRPr="004243EB" w:rsidRDefault="00756214" w:rsidP="00756214">
      <w:pPr>
        <w:jc w:val="both"/>
      </w:pPr>
      <w:r w:rsidRPr="004243EB">
        <w:rPr>
          <w:b/>
          <w:bCs/>
        </w:rPr>
        <w:t xml:space="preserve">Example: </w:t>
      </w:r>
      <w:r w:rsidRPr="004243EB">
        <w:t>Altering smoking habits with SmokeBeat</w:t>
      </w:r>
      <w:r w:rsidR="00E73716" w:rsidRPr="004243EB">
        <w:t xml:space="preserve">: </w:t>
      </w:r>
      <w:r w:rsidRPr="004243EB">
        <w:t>SmokeBeat is a smoking cessation app that passively gathers data on the user’s smoking behavior. The application uses an accelerometer on a smartwatch or a smart band to detect hand-to-mouth gestures. SmokeBeat processes this data and offers real-time cognitive behavior therapy incentives. User responses to those incentives are constantly measured and recorded to improve effectiveness. Additionally, SmokeBeat compares users' smoking data with their peers of choice, creating a supportive social network.</w:t>
      </w:r>
    </w:p>
    <w:p w14:paraId="2F954B07" w14:textId="77777777" w:rsidR="00E73716" w:rsidRPr="004243EB" w:rsidRDefault="00E73716" w:rsidP="00756214">
      <w:pPr>
        <w:jc w:val="both"/>
      </w:pPr>
    </w:p>
    <w:p w14:paraId="153B2CC4" w14:textId="6DB8BE6C" w:rsidR="00756214" w:rsidRPr="004243EB" w:rsidRDefault="00756214" w:rsidP="00756214">
      <w:pPr>
        <w:jc w:val="both"/>
        <w:rPr>
          <w:b/>
          <w:bCs/>
        </w:rPr>
      </w:pPr>
      <w:r w:rsidRPr="004243EB">
        <w:rPr>
          <w:b/>
          <w:bCs/>
        </w:rPr>
        <w:t>Medical imaging</w:t>
      </w:r>
    </w:p>
    <w:p w14:paraId="65F067AF" w14:textId="7EB0085E" w:rsidR="00756214" w:rsidRPr="004243EB" w:rsidRDefault="00756214" w:rsidP="00756214">
      <w:pPr>
        <w:jc w:val="both"/>
      </w:pPr>
      <w:r w:rsidRPr="004243EB">
        <w:t xml:space="preserve">Despite significant progress in healthcare technology and data science, analyzing medical images remains a challenging task vulnerable to human error, as it demands meticulous attention to detail. Machine learning can address this by detecting even the most subtle changes </w:t>
      </w:r>
      <w:r w:rsidRPr="004243EB">
        <w:lastRenderedPageBreak/>
        <w:t>in medical scans such as X-rays, CTs, or MRIs. This technology supports radiologists in accurately detecting and diagnosing diseases.</w:t>
      </w:r>
    </w:p>
    <w:p w14:paraId="278170ED" w14:textId="36895816" w:rsidR="00756214" w:rsidRPr="004243EB" w:rsidRDefault="00756214" w:rsidP="00756214">
      <w:pPr>
        <w:jc w:val="both"/>
      </w:pPr>
      <w:r w:rsidRPr="004243EB">
        <w:rPr>
          <w:b/>
          <w:bCs/>
        </w:rPr>
        <w:t>Example:</w:t>
      </w:r>
      <w:r w:rsidRPr="004243EB">
        <w:t xml:space="preserve"> Improving image quality with SubtleMR</w:t>
      </w:r>
      <w:r w:rsidR="00E73716" w:rsidRPr="004243EB">
        <w:t xml:space="preserve">: </w:t>
      </w:r>
      <w:r w:rsidRPr="004243EB">
        <w:t xml:space="preserve">For example, SubtleMR, developed by Subtle Medical, is a machine learning-based software solution that improves the quality of MRI protocols. With the help of denoising and resolution enhancement, SubtleMR improves image quality and the sharpness of any MRI scanner. For example, </w:t>
      </w:r>
      <w:proofErr w:type="spellStart"/>
      <w:r w:rsidRPr="004243EB">
        <w:t>RadNet</w:t>
      </w:r>
      <w:proofErr w:type="spellEnd"/>
      <w:r w:rsidRPr="004243EB">
        <w:t xml:space="preserve">, a US leader in outpatient imaging with 335 centers nationwide, accelerated its protocols by 33-45% after adopting SubtleMR technology. </w:t>
      </w:r>
    </w:p>
    <w:p w14:paraId="4C46745A" w14:textId="77777777" w:rsidR="00756214" w:rsidRPr="004243EB" w:rsidRDefault="00756214" w:rsidP="00756214">
      <w:pPr>
        <w:jc w:val="both"/>
      </w:pPr>
    </w:p>
    <w:p w14:paraId="516E344B" w14:textId="53818468" w:rsidR="00756214" w:rsidRPr="004243EB" w:rsidRDefault="00756214" w:rsidP="00756214">
      <w:pPr>
        <w:jc w:val="both"/>
        <w:rPr>
          <w:b/>
          <w:bCs/>
        </w:rPr>
      </w:pPr>
      <w:r w:rsidRPr="004243EB">
        <w:rPr>
          <w:b/>
          <w:bCs/>
        </w:rPr>
        <w:t>Accurate diagnostics &amp; identifying high-risk patients</w:t>
      </w:r>
    </w:p>
    <w:p w14:paraId="1CC3BC93" w14:textId="5205EA0A" w:rsidR="00756214" w:rsidRPr="004243EB" w:rsidRDefault="00756214" w:rsidP="00756214">
      <w:pPr>
        <w:jc w:val="both"/>
      </w:pPr>
      <w:r w:rsidRPr="004243EB">
        <w:t>In healthcare, an inaccurate or incomplete diagnosis can significantly harm patient outcomes and, in the worst cases, can be fatal. To tackle this major healthcare challenge, numerous companies are harnessing machine learning to enhance the accuracy of medical diagnostics. Furthermore, by integrating machine learning-driven pattern recognition with automation, clinicians can significantly shorten the time required to identify high-risk patients. Machine learning systems can analyze Personal Health Information (PHI) and categorize patients into different risk groups according to the levels of risk identified.</w:t>
      </w:r>
    </w:p>
    <w:p w14:paraId="1C260E99" w14:textId="77777777" w:rsidR="00756214" w:rsidRPr="004243EB" w:rsidRDefault="00756214" w:rsidP="00756214">
      <w:pPr>
        <w:jc w:val="both"/>
      </w:pPr>
      <w:r w:rsidRPr="004243EB">
        <w:rPr>
          <w:b/>
          <w:bCs/>
        </w:rPr>
        <w:t>Example 1:</w:t>
      </w:r>
      <w:r w:rsidRPr="004243EB">
        <w:t xml:space="preserve"> Predicting syndromes with Face2Gene</w:t>
      </w:r>
    </w:p>
    <w:p w14:paraId="7B0ACA16" w14:textId="34F1A433" w:rsidR="00756214" w:rsidRPr="004243EB" w:rsidRDefault="00756214" w:rsidP="00756214">
      <w:pPr>
        <w:jc w:val="both"/>
      </w:pPr>
      <w:r w:rsidRPr="004243EB">
        <w:t>The Face2Gene precision medicine app uses machine learning-enabled facial recognition technology that helps clinicians diagnose rare diseases more accurately. With the help of machine learning, Face2Gene can detect phenotypes, reveal relevant facial features, and evaluate the probability of a patient having a particular syndrome.</w:t>
      </w:r>
    </w:p>
    <w:p w14:paraId="42C89C2D" w14:textId="77777777" w:rsidR="00D66F69" w:rsidRPr="004243EB" w:rsidRDefault="00D66F69" w:rsidP="00756214">
      <w:pPr>
        <w:jc w:val="both"/>
      </w:pPr>
    </w:p>
    <w:p w14:paraId="23726AE2" w14:textId="6EC91666" w:rsidR="00756214" w:rsidRPr="004243EB" w:rsidRDefault="00756214" w:rsidP="00756214">
      <w:pPr>
        <w:jc w:val="both"/>
      </w:pPr>
      <w:r w:rsidRPr="004243EB">
        <w:rPr>
          <w:b/>
          <w:bCs/>
        </w:rPr>
        <w:t>Example 2:</w:t>
      </w:r>
      <w:r w:rsidRPr="004243EB">
        <w:t xml:space="preserve"> Detecting high-risk patients with UiPath and </w:t>
      </w:r>
      <w:r w:rsidR="00256125" w:rsidRPr="004243EB">
        <w:t>Amitabh</w:t>
      </w:r>
    </w:p>
    <w:p w14:paraId="777B1A65" w14:textId="77777777" w:rsidR="00756214" w:rsidRPr="004243EB" w:rsidRDefault="00756214" w:rsidP="00756214">
      <w:pPr>
        <w:jc w:val="both"/>
      </w:pPr>
      <w:r w:rsidRPr="004243EB">
        <w:t>A mixture of optical character recognition and natural language processing helps structure and organize patient records. Then an RPA bot feeds this data to a machine learning system that scores patients for risks, provides them with a tailored healthcare plan, and alerts the appropriate clinicians and care managers about high-risk patients so the former can take immediate action. Besides significantly improving patient outcomes, the process now takes only minutes instead of days or weeks.</w:t>
      </w:r>
    </w:p>
    <w:p w14:paraId="48B07AAB" w14:textId="77777777" w:rsidR="00756214" w:rsidRPr="004243EB" w:rsidRDefault="00756214" w:rsidP="00756214">
      <w:pPr>
        <w:jc w:val="both"/>
      </w:pPr>
    </w:p>
    <w:p w14:paraId="11FF9FD1" w14:textId="6EDF438C" w:rsidR="00756214" w:rsidRPr="004243EB" w:rsidRDefault="00756214" w:rsidP="00756214">
      <w:pPr>
        <w:jc w:val="both"/>
        <w:rPr>
          <w:b/>
          <w:bCs/>
        </w:rPr>
      </w:pPr>
      <w:r w:rsidRPr="004243EB">
        <w:rPr>
          <w:b/>
          <w:bCs/>
        </w:rPr>
        <w:t>Robot-assisted surgery</w:t>
      </w:r>
    </w:p>
    <w:p w14:paraId="7EEBDDB5" w14:textId="3483940E" w:rsidR="00756214" w:rsidRPr="004243EB" w:rsidRDefault="00756214" w:rsidP="00756214">
      <w:pPr>
        <w:jc w:val="both"/>
      </w:pPr>
      <w:r w:rsidRPr="004243EB">
        <w:t>The use of robots in healthcare is not a novel concept. Machine learning-enhanced robotic surgical assistants enhance precision, allow access to various parts of the human body with minimal intervention, and can shorten the duration of certain procedures, thus reducing the burden on human surgeons. These robots are particularly valuable in performing complex surgeries, minimizing patient trauma and recovery time, and are essential in the field of microsurgery.</w:t>
      </w:r>
    </w:p>
    <w:p w14:paraId="170C2F88" w14:textId="50B38671" w:rsidR="00756214" w:rsidRPr="004243EB" w:rsidRDefault="00756214" w:rsidP="00756214">
      <w:pPr>
        <w:jc w:val="both"/>
      </w:pPr>
      <w:r w:rsidRPr="004243EB">
        <w:rPr>
          <w:b/>
          <w:bCs/>
        </w:rPr>
        <w:lastRenderedPageBreak/>
        <w:t>Example</w:t>
      </w:r>
      <w:r w:rsidRPr="004243EB">
        <w:t>: Improving surgical outcomes with Senhance Surgical System</w:t>
      </w:r>
      <w:r w:rsidR="00256125" w:rsidRPr="004243EB">
        <w:t xml:space="preserve">: </w:t>
      </w:r>
      <w:r w:rsidRPr="004243EB">
        <w:t xml:space="preserve">Senhance is a console-based, multi-armed surgical system that allows surgeons to control it remotely. The system heavily relies on machine learning and deep learning models to bring the most challenging healthcare ideas to reality. For example, during the preoperative stage, a machine learning-driven database allows surgeons to go through simulation training. Then, during surgeries, based on data from the eye-tracking camera, the system's Intelligent Surgical Unit can automatically adjust the camera view and predict when a surgeon needs to zoom in or enhance images in </w:t>
      </w:r>
      <w:r w:rsidR="00DB7AF5">
        <w:t>real-time</w:t>
      </w:r>
      <w:r w:rsidRPr="004243EB">
        <w:t>.</w:t>
      </w:r>
    </w:p>
    <w:p w14:paraId="49884421" w14:textId="77777777" w:rsidR="00756214" w:rsidRPr="004243EB" w:rsidRDefault="00756214" w:rsidP="00756214">
      <w:pPr>
        <w:jc w:val="both"/>
      </w:pPr>
    </w:p>
    <w:p w14:paraId="287DA81A" w14:textId="030CB8CB" w:rsidR="00756214" w:rsidRPr="004243EB" w:rsidRDefault="00756214" w:rsidP="00756214">
      <w:pPr>
        <w:jc w:val="both"/>
        <w:rPr>
          <w:b/>
          <w:bCs/>
        </w:rPr>
      </w:pPr>
      <w:r w:rsidRPr="004243EB">
        <w:rPr>
          <w:b/>
          <w:bCs/>
        </w:rPr>
        <w:t>Drug discovery</w:t>
      </w:r>
    </w:p>
    <w:p w14:paraId="50A5F651" w14:textId="21FAEAAB" w:rsidR="00756214" w:rsidRPr="004243EB" w:rsidRDefault="00756214" w:rsidP="00756214">
      <w:pPr>
        <w:jc w:val="both"/>
      </w:pPr>
      <w:r w:rsidRPr="004243EB">
        <w:t xml:space="preserve">Drug discovery is a costly and time-consuming </w:t>
      </w:r>
      <w:r w:rsidR="006F6775" w:rsidRPr="004243EB">
        <w:t>endeavor</w:t>
      </w:r>
      <w:r w:rsidRPr="004243EB">
        <w:t>. Researchers screen thousands of substances and their combinations in search of a viable drug candidate.</w:t>
      </w:r>
    </w:p>
    <w:p w14:paraId="09E760F7" w14:textId="77777777" w:rsidR="00756214" w:rsidRPr="004243EB" w:rsidRDefault="00756214" w:rsidP="00756214">
      <w:pPr>
        <w:jc w:val="both"/>
      </w:pPr>
      <w:r w:rsidRPr="004243EB">
        <w:t>Machine learning algorithms assist in the drug discovery process by:</w:t>
      </w:r>
    </w:p>
    <w:p w14:paraId="0C7F878D" w14:textId="07ADA38B" w:rsidR="00756214" w:rsidRPr="004243EB" w:rsidRDefault="00756214" w:rsidP="003D19D9">
      <w:pPr>
        <w:pStyle w:val="ListParagraph"/>
        <w:numPr>
          <w:ilvl w:val="0"/>
          <w:numId w:val="16"/>
        </w:numPr>
        <w:jc w:val="both"/>
      </w:pPr>
      <w:r w:rsidRPr="004243EB">
        <w:t>Shortening the duration of clinical trials through predictions of potential drug performance.</w:t>
      </w:r>
    </w:p>
    <w:p w14:paraId="137FD8F5" w14:textId="3FDB637A" w:rsidR="00756214" w:rsidRPr="004243EB" w:rsidRDefault="00756214" w:rsidP="003D19D9">
      <w:pPr>
        <w:pStyle w:val="ListParagraph"/>
        <w:numPr>
          <w:ilvl w:val="0"/>
          <w:numId w:val="16"/>
        </w:numPr>
        <w:jc w:val="both"/>
      </w:pPr>
      <w:r w:rsidRPr="004243EB">
        <w:t>Identifying new treatment possibilities by combining existing drugs.</w:t>
      </w:r>
    </w:p>
    <w:p w14:paraId="2AB2F357" w14:textId="5C46DA39" w:rsidR="00756214" w:rsidRPr="004243EB" w:rsidRDefault="00756214" w:rsidP="003D19D9">
      <w:pPr>
        <w:pStyle w:val="ListParagraph"/>
        <w:numPr>
          <w:ilvl w:val="0"/>
          <w:numId w:val="16"/>
        </w:numPr>
        <w:jc w:val="both"/>
      </w:pPr>
      <w:r w:rsidRPr="004243EB">
        <w:t>Facilitating the discovery of new drugs through the analysis of compound testing data.</w:t>
      </w:r>
    </w:p>
    <w:p w14:paraId="3A253FD9" w14:textId="35202B6A" w:rsidR="00756214" w:rsidRPr="004243EB" w:rsidRDefault="00756214" w:rsidP="00756214">
      <w:pPr>
        <w:pStyle w:val="ListParagraph"/>
        <w:numPr>
          <w:ilvl w:val="0"/>
          <w:numId w:val="16"/>
        </w:numPr>
        <w:jc w:val="both"/>
      </w:pPr>
      <w:r w:rsidRPr="004243EB">
        <w:t>Uncovering new applications for substances that have been previously tested.</w:t>
      </w:r>
    </w:p>
    <w:p w14:paraId="420F3DA0" w14:textId="77777777" w:rsidR="00756214" w:rsidRPr="004243EB" w:rsidRDefault="00756214" w:rsidP="00756214">
      <w:pPr>
        <w:jc w:val="both"/>
      </w:pPr>
      <w:r w:rsidRPr="004243EB">
        <w:rPr>
          <w:b/>
          <w:bCs/>
        </w:rPr>
        <w:t>Example:</w:t>
      </w:r>
      <w:r w:rsidRPr="004243EB">
        <w:t xml:space="preserve"> Accelerating oncology research with IBM Watson</w:t>
      </w:r>
    </w:p>
    <w:p w14:paraId="430BF44B" w14:textId="1A201438" w:rsidR="00756214" w:rsidRPr="004243EB" w:rsidRDefault="00756214" w:rsidP="00756214">
      <w:pPr>
        <w:jc w:val="both"/>
      </w:pPr>
      <w:r w:rsidRPr="004243EB">
        <w:t>The pharmaceutical company Pfizer is using IBM Watson for its immune-oncology research. While a human researcher can read around 300 articles a year, Watson processes one million journal articles and data on four million patents. Using machine learning-generated insights, Pfizer employees can identify non-obvious connections and help create treatment plans out of drug combinations.</w:t>
      </w:r>
      <w:r w:rsidR="00337E69" w:rsidRPr="004243EB">
        <w:fldChar w:fldCharType="begin"/>
      </w:r>
      <w:r w:rsidR="00337E69" w:rsidRPr="004243EB">
        <w:instrText xml:space="preserve"> ADDIN EN.CITE &lt;EndNote&gt;&lt;Cite&gt;&lt;Year&gt;2024&lt;/Year&gt;&lt;RecNum&gt;366&lt;/RecNum&gt;&lt;DisplayText&gt;[11]&lt;/DisplayText&gt;&lt;record&gt;&lt;rec-number&gt;366&lt;/rec-number&gt;&lt;foreign-keys&gt;&lt;key app="EN" db-id="waz95ped0t90aqepzwdxewvlw2edrrwfwzt5" timestamp="1726179397"&gt;366&lt;/key&gt;&lt;/foreign-keys&gt;&lt;ref-type name="Electronic Article"&gt;43&lt;/ref-type&gt;&lt;contributors&gt;&lt;/contributors&gt;&lt;titles&gt;&lt;title&gt;Machine learning in healthcare: use cases, examples &amp;amp; algorithms&lt;/title&gt;&lt;/titles&gt;&lt;section&gt;Feb 27, 2024&lt;/section&gt;&lt;dates&gt;&lt;year&gt;2024&lt;/year&gt;&lt;pub-dates&gt;&lt;date&gt;09-12-2024&lt;/date&gt;&lt;/pub-dates&gt;&lt;/dates&gt;&lt;publisher&gt;itransition&lt;/publisher&gt;&lt;urls&gt;&lt;related-urls&gt;&lt;url&gt;https://www.itransition.com/machine-learning/healthcare&lt;/url&gt;&lt;/related-urls&gt;&lt;/urls&gt;&lt;/record&gt;&lt;/Cite&gt;&lt;/EndNote&gt;</w:instrText>
      </w:r>
      <w:r w:rsidR="00337E69" w:rsidRPr="004243EB">
        <w:fldChar w:fldCharType="separate"/>
      </w:r>
      <w:r w:rsidR="00337E69" w:rsidRPr="004243EB">
        <w:rPr>
          <w:noProof/>
        </w:rPr>
        <w:t>[11]</w:t>
      </w:r>
      <w:r w:rsidR="00337E69" w:rsidRPr="004243EB">
        <w:fldChar w:fldCharType="end"/>
      </w:r>
    </w:p>
    <w:p w14:paraId="2CD82B12" w14:textId="77777777" w:rsidR="00DC56DF" w:rsidRPr="004243EB" w:rsidRDefault="00DC56DF" w:rsidP="00756214">
      <w:pPr>
        <w:jc w:val="both"/>
      </w:pPr>
    </w:p>
    <w:p w14:paraId="07262AAC" w14:textId="5AD7394A" w:rsidR="00756214" w:rsidRPr="004243EB" w:rsidRDefault="00756214" w:rsidP="00756214">
      <w:pPr>
        <w:jc w:val="both"/>
        <w:rPr>
          <w:b/>
          <w:bCs/>
        </w:rPr>
      </w:pPr>
      <w:r w:rsidRPr="004243EB">
        <w:rPr>
          <w:b/>
          <w:bCs/>
        </w:rPr>
        <w:t xml:space="preserve">ML in Healthcare </w:t>
      </w:r>
    </w:p>
    <w:p w14:paraId="5E3FB883" w14:textId="7B18AA55" w:rsidR="00756214" w:rsidRPr="004243EB" w:rsidRDefault="00756214" w:rsidP="003D19D9">
      <w:pPr>
        <w:pStyle w:val="ListParagraph"/>
        <w:numPr>
          <w:ilvl w:val="0"/>
          <w:numId w:val="18"/>
        </w:numPr>
        <w:jc w:val="both"/>
      </w:pPr>
      <w:r w:rsidRPr="004243EB">
        <w:t>Electronic Health Records (EHRs): ML models like Support Vector Machines (SVMs) and Decision Trees are used to predict diagnoses from EHR data.</w:t>
      </w:r>
    </w:p>
    <w:p w14:paraId="4D9663FD" w14:textId="5A962DD3" w:rsidR="00756214" w:rsidRPr="004243EB" w:rsidRDefault="00756214" w:rsidP="003D19D9">
      <w:pPr>
        <w:pStyle w:val="ListParagraph"/>
        <w:numPr>
          <w:ilvl w:val="0"/>
          <w:numId w:val="18"/>
        </w:numPr>
        <w:jc w:val="both"/>
      </w:pPr>
      <w:r w:rsidRPr="004243EB">
        <w:t>Medical Imaging: Convolutional Neural Networks (CNNs) are applied to dermatology for skin cancer classification, radiology for pneumonia detection, and neuroimaging for Alzheimer’s disease detection.</w:t>
      </w:r>
    </w:p>
    <w:p w14:paraId="544FAE14" w14:textId="6346394E" w:rsidR="00756214" w:rsidRPr="004243EB" w:rsidRDefault="00756214" w:rsidP="003D19D9">
      <w:pPr>
        <w:pStyle w:val="ListParagraph"/>
        <w:numPr>
          <w:ilvl w:val="0"/>
          <w:numId w:val="18"/>
        </w:numPr>
        <w:jc w:val="both"/>
      </w:pPr>
      <w:r w:rsidRPr="004243EB">
        <w:t>Genetic Engineering: ML assists in predicting outcomes in gene editing processes and vaccine development, notably for COVID-19.</w:t>
      </w:r>
      <w:r w:rsidR="0079128F" w:rsidRPr="004243EB">
        <w:fldChar w:fldCharType="begin"/>
      </w:r>
      <w:r w:rsidR="0079128F" w:rsidRPr="004243EB">
        <w:instrText xml:space="preserve"> ADDIN EN.CITE &lt;EndNote&gt;&lt;Cite&gt;&lt;Author&gt;Ramírez&lt;/Author&gt;&lt;Year&gt;2024&lt;/Year&gt;&lt;RecNum&gt;367&lt;/RecNum&gt;&lt;DisplayText&gt;[9]&lt;/DisplayText&gt;&lt;record&gt;&lt;rec-number&gt;367&lt;/rec-number&gt;&lt;foreign-keys&gt;&lt;key app="EN" db-id="waz95ped0t90aqepzwdxewvlw2edrrwfwzt5" timestamp="1726180057"&gt;367&lt;/key&gt;&lt;/foreign-keys&gt;&lt;ref-type name="Journal Article"&gt;17&lt;/ref-type&gt;&lt;contributors&gt;&lt;authors&gt;&lt;author&gt;Ramírez, José Gabriel Carrasco&lt;/author&gt;&lt;author&gt;Islam, Md Mafiqul&lt;/author&gt;&lt;author&gt;Even, ASM Ibnul Hasan&lt;/author&gt;&lt;/authors&gt;&lt;/contributors&gt;&lt;titles&gt;&lt;title&gt;Machine Learning Applications in Healthcare: Current Trends and Future Prospects&lt;/title&gt;&lt;secondary-title&gt;Journal of Artificial Intelligence General science (JAIGS) ISSN: 3006-4023&lt;/secondary-title&gt;&lt;/titles&gt;&lt;periodical&gt;&lt;full-title&gt;Journal of Artificial Intelligence General Science (JAIGS) ISSN: 3006-4023&lt;/full-title&gt;&lt;/periodical&gt;&lt;volume&gt;1&lt;/volume&gt;&lt;number&gt;1&lt;/number&gt;&lt;dates&gt;&lt;year&gt;2024&lt;/year&gt;&lt;/dates&gt;&lt;isbn&gt;3006-4023&lt;/isbn&gt;&lt;urls&gt;&lt;related-urls&gt;&lt;url&gt;https://ojs.boulibrary.com/index.php/JAIGS/article/view/33&lt;/url&gt;&lt;/related-urls&gt;&lt;/urls&gt;&lt;access-date&gt;09-12-2024&lt;/access-date&gt;&lt;/record&gt;&lt;/Cite&gt;&lt;/EndNote&gt;</w:instrText>
      </w:r>
      <w:r w:rsidR="0079128F" w:rsidRPr="004243EB">
        <w:fldChar w:fldCharType="separate"/>
      </w:r>
      <w:r w:rsidR="0079128F" w:rsidRPr="004243EB">
        <w:rPr>
          <w:noProof/>
        </w:rPr>
        <w:t>[9]</w:t>
      </w:r>
      <w:r w:rsidR="0079128F" w:rsidRPr="004243EB">
        <w:fldChar w:fldCharType="end"/>
      </w:r>
    </w:p>
    <w:p w14:paraId="245A7020" w14:textId="00C4C141" w:rsidR="00756214" w:rsidRPr="004243EB" w:rsidRDefault="00756214" w:rsidP="00756214">
      <w:pPr>
        <w:jc w:val="both"/>
        <w:rPr>
          <w:b/>
          <w:bCs/>
        </w:rPr>
      </w:pPr>
      <w:r w:rsidRPr="004243EB">
        <w:rPr>
          <w:b/>
          <w:bCs/>
        </w:rPr>
        <w:t xml:space="preserve">Significance of ML in Healthcare </w:t>
      </w:r>
    </w:p>
    <w:p w14:paraId="3C8C3F70" w14:textId="002E8C49" w:rsidR="00756214" w:rsidRPr="004243EB" w:rsidRDefault="00756214" w:rsidP="003D19D9">
      <w:pPr>
        <w:pStyle w:val="ListParagraph"/>
        <w:numPr>
          <w:ilvl w:val="0"/>
          <w:numId w:val="19"/>
        </w:numPr>
        <w:jc w:val="both"/>
      </w:pPr>
      <w:r w:rsidRPr="004243EB">
        <w:t xml:space="preserve">Diagnosis: Using algorithms to detect diseases from imaging data, such as identifying </w:t>
      </w:r>
      <w:r w:rsidR="006F6775" w:rsidRPr="004243EB">
        <w:t>tumors</w:t>
      </w:r>
      <w:r w:rsidRPr="004243EB">
        <w:t xml:space="preserve"> in radiology scans.</w:t>
      </w:r>
    </w:p>
    <w:p w14:paraId="6B6A6DEC" w14:textId="19961A8A" w:rsidR="00756214" w:rsidRPr="004243EB" w:rsidRDefault="00756214" w:rsidP="003D19D9">
      <w:pPr>
        <w:pStyle w:val="ListParagraph"/>
        <w:numPr>
          <w:ilvl w:val="0"/>
          <w:numId w:val="19"/>
        </w:numPr>
        <w:jc w:val="both"/>
      </w:pPr>
      <w:r w:rsidRPr="004243EB">
        <w:t>Treatment Personalization: Tailoring treatment plans for patients based on predictive models that process clinical data.</w:t>
      </w:r>
    </w:p>
    <w:p w14:paraId="6D07E673" w14:textId="671D4982" w:rsidR="00756214" w:rsidRPr="004243EB" w:rsidRDefault="00756214" w:rsidP="003D19D9">
      <w:pPr>
        <w:pStyle w:val="ListParagraph"/>
        <w:numPr>
          <w:ilvl w:val="0"/>
          <w:numId w:val="19"/>
        </w:numPr>
        <w:jc w:val="both"/>
      </w:pPr>
      <w:r w:rsidRPr="004243EB">
        <w:t>Patient Monitoring: Deploying real-time analytics for continuous monitoring of patient vitals, potentially predicting and preventing adverse events.</w:t>
      </w:r>
    </w:p>
    <w:p w14:paraId="6320C362" w14:textId="78DA7398" w:rsidR="00756214" w:rsidRPr="004243EB" w:rsidRDefault="00756214" w:rsidP="003D19D9">
      <w:pPr>
        <w:pStyle w:val="ListParagraph"/>
        <w:numPr>
          <w:ilvl w:val="0"/>
          <w:numId w:val="19"/>
        </w:numPr>
        <w:jc w:val="both"/>
      </w:pPr>
      <w:r w:rsidRPr="004243EB">
        <w:lastRenderedPageBreak/>
        <w:t>Drug Development: Accelerating the discovery of new drugs by predicting molecular behavior and drug efficacy through ML models.</w:t>
      </w:r>
      <w:r w:rsidR="0091543F" w:rsidRPr="004243EB">
        <w:fldChar w:fldCharType="begin"/>
      </w:r>
      <w:r w:rsidR="0091543F" w:rsidRPr="004243EB">
        <w:instrText xml:space="preserve"> ADDIN EN.CITE &lt;EndNote&gt;&lt;Cite&gt;&lt;Author&gt;Sarker&lt;/Author&gt;&lt;Year&gt;2024&lt;/Year&gt;&lt;RecNum&gt;369&lt;/RecNum&gt;&lt;DisplayText&gt;[12]&lt;/DisplayText&gt;&lt;record&gt;&lt;rec-number&gt;369&lt;/rec-number&gt;&lt;foreign-keys&gt;&lt;key app="EN" db-id="waz95ped0t90aqepzwdxewvlw2edrrwfwzt5" timestamp="1726180278"&gt;369&lt;/key&gt;&lt;/foreign-keys&gt;&lt;ref-type name="Journal Article"&gt;17&lt;/ref-type&gt;&lt;contributors&gt;&lt;authors&gt;&lt;author&gt;Sarker, Mithun&lt;/author&gt;&lt;/authors&gt;&lt;/contributors&gt;&lt;titles&gt;&lt;title&gt;Revolutionizing healthcare: the role of machine learning in the health sector&lt;/title&gt;&lt;secondary-title&gt;Journal of Artificial Intelligence General science (JAIGS) ISSN: 3006-4023&lt;/secondary-title&gt;&lt;/titles&gt;&lt;periodical&gt;&lt;full-title&gt;Journal of Artificial Intelligence General Science (JAIGS) ISSN: 3006-4023&lt;/full-title&gt;&lt;/periodical&gt;&lt;pages&gt;36-61&lt;/pages&gt;&lt;volume&gt;2&lt;/volume&gt;&lt;number&gt;1&lt;/number&gt;&lt;dates&gt;&lt;year&gt;2024&lt;/year&gt;&lt;/dates&gt;&lt;isbn&gt;3006-4023&lt;/isbn&gt;&lt;urls&gt;&lt;related-urls&gt;&lt;url&gt;https://ojs.boulibrary.com/index.php/JAIGS/article/view/96&lt;/url&gt;&lt;/related-urls&gt;&lt;/urls&gt;&lt;access-date&gt;09-12-2024&lt;/access-date&gt;&lt;/record&gt;&lt;/Cite&gt;&lt;/EndNote&gt;</w:instrText>
      </w:r>
      <w:r w:rsidR="0091543F" w:rsidRPr="004243EB">
        <w:fldChar w:fldCharType="separate"/>
      </w:r>
      <w:r w:rsidR="0091543F" w:rsidRPr="004243EB">
        <w:rPr>
          <w:noProof/>
        </w:rPr>
        <w:t>[12]</w:t>
      </w:r>
      <w:r w:rsidR="0091543F" w:rsidRPr="004243EB">
        <w:fldChar w:fldCharType="end"/>
      </w:r>
    </w:p>
    <w:p w14:paraId="10C4EB72" w14:textId="77777777" w:rsidR="00756214" w:rsidRPr="004243EB" w:rsidRDefault="00756214" w:rsidP="00756214">
      <w:pPr>
        <w:jc w:val="both"/>
      </w:pPr>
    </w:p>
    <w:p w14:paraId="61F5056F" w14:textId="5076E29D" w:rsidR="00756214" w:rsidRPr="004243EB" w:rsidRDefault="00756214" w:rsidP="003D19D9">
      <w:pPr>
        <w:pStyle w:val="ListParagraph"/>
        <w:numPr>
          <w:ilvl w:val="0"/>
          <w:numId w:val="15"/>
        </w:numPr>
        <w:jc w:val="both"/>
        <w:rPr>
          <w:b/>
          <w:bCs/>
        </w:rPr>
      </w:pPr>
      <w:r w:rsidRPr="004243EB">
        <w:rPr>
          <w:b/>
          <w:bCs/>
        </w:rPr>
        <w:t>Natural Language Processing (NLP)</w:t>
      </w:r>
    </w:p>
    <w:p w14:paraId="7A6761DD" w14:textId="216BA0A9" w:rsidR="00FC1AD4" w:rsidRPr="004243EB" w:rsidRDefault="00756214" w:rsidP="00756214">
      <w:pPr>
        <w:jc w:val="both"/>
      </w:pPr>
      <w:r w:rsidRPr="004243EB">
        <w:t>Natural language processing (NLP) is an interdisciplinary subset of computer science and artificial intelligence. NLP is mostly used to interpret the data with natural language like text or voice. NLP research has enabled the development of GenAI, from the communication skills of Large Language Models (LLMs) to the ability of image generation models to understand requests. ChatGPT is one of the best examples of the NLP using LLM.</w:t>
      </w:r>
    </w:p>
    <w:p w14:paraId="31EFEEC0" w14:textId="77777777" w:rsidR="00184265" w:rsidRPr="004243EB" w:rsidRDefault="00184265" w:rsidP="00756214">
      <w:pPr>
        <w:jc w:val="both"/>
      </w:pPr>
    </w:p>
    <w:p w14:paraId="0D54F6D3" w14:textId="6B6981B4" w:rsidR="00756214" w:rsidRPr="004243EB" w:rsidRDefault="00756214" w:rsidP="00756214">
      <w:pPr>
        <w:jc w:val="both"/>
        <w:rPr>
          <w:b/>
          <w:bCs/>
        </w:rPr>
      </w:pPr>
      <w:r w:rsidRPr="004243EB">
        <w:rPr>
          <w:b/>
          <w:bCs/>
        </w:rPr>
        <w:t xml:space="preserve">What Is NLP In Healthcare? </w:t>
      </w:r>
    </w:p>
    <w:p w14:paraId="4BFAD905" w14:textId="6A2CFE80" w:rsidR="00756214" w:rsidRPr="004243EB" w:rsidRDefault="00756214" w:rsidP="00756214">
      <w:pPr>
        <w:jc w:val="both"/>
      </w:pPr>
      <w:r w:rsidRPr="004243EB">
        <w:t>Natural language processing (NLP) shows how AI systems collect and analyze unstructured human language data to identify patterns, derive meaning, and generate responses. This is particularly useful in healthcare, where unstructured data can be better utilized. By leveraging this technology, healthcare providers can automate administrative tasks, allowing them to spend more time caring for patients and improving the overall patient experience through real-time data insights.</w:t>
      </w:r>
    </w:p>
    <w:p w14:paraId="4ED4651F" w14:textId="77777777" w:rsidR="00FC1AD4" w:rsidRPr="004243EB" w:rsidRDefault="00FC1AD4" w:rsidP="00756214">
      <w:pPr>
        <w:jc w:val="both"/>
        <w:rPr>
          <w:b/>
          <w:bCs/>
        </w:rPr>
      </w:pPr>
    </w:p>
    <w:p w14:paraId="3426FE04" w14:textId="70745968" w:rsidR="00756214" w:rsidRPr="004243EB" w:rsidRDefault="00756214" w:rsidP="00756214">
      <w:pPr>
        <w:jc w:val="both"/>
        <w:rPr>
          <w:b/>
          <w:bCs/>
        </w:rPr>
      </w:pPr>
      <w:r w:rsidRPr="004243EB">
        <w:rPr>
          <w:b/>
          <w:bCs/>
        </w:rPr>
        <w:t>Top NLP Use Cases In Healthcare</w:t>
      </w:r>
    </w:p>
    <w:p w14:paraId="2A9DD606" w14:textId="6BB39CE5" w:rsidR="00756214" w:rsidRPr="004243EB" w:rsidRDefault="00756214" w:rsidP="00756214">
      <w:pPr>
        <w:jc w:val="both"/>
      </w:pPr>
    </w:p>
    <w:p w14:paraId="0ABF7AFC" w14:textId="6559799B" w:rsidR="001D0CDA" w:rsidRPr="004243EB" w:rsidRDefault="00263CEC" w:rsidP="003D19D9">
      <w:pPr>
        <w:pStyle w:val="ListParagraph"/>
        <w:numPr>
          <w:ilvl w:val="0"/>
          <w:numId w:val="20"/>
        </w:numPr>
        <w:jc w:val="both"/>
      </w:pPr>
      <w:r w:rsidRPr="004243EB">
        <w:rPr>
          <w:b/>
          <w:bCs/>
        </w:rPr>
        <w:t>Clinical Documentation:</w:t>
      </w:r>
      <w:r w:rsidRPr="004243EB">
        <w:t xml:space="preserve"> </w:t>
      </w:r>
      <w:r w:rsidR="00756214" w:rsidRPr="004243EB">
        <w:t xml:space="preserve">NLP technologies in healthcare are significantly easing the workload of clinicians by streamlining interactions with EHRs, allowing them to dedicate more time to patient care. </w:t>
      </w:r>
    </w:p>
    <w:p w14:paraId="1BE5848E" w14:textId="2796107B" w:rsidR="001D0CDA" w:rsidRPr="004243EB" w:rsidRDefault="00756214" w:rsidP="003D19D9">
      <w:pPr>
        <w:pStyle w:val="ListParagraph"/>
        <w:numPr>
          <w:ilvl w:val="0"/>
          <w:numId w:val="20"/>
        </w:numPr>
        <w:jc w:val="both"/>
      </w:pPr>
      <w:r w:rsidRPr="004243EB">
        <w:rPr>
          <w:b/>
          <w:bCs/>
        </w:rPr>
        <w:t>Speech-to-Text and Data Entry:</w:t>
      </w:r>
      <w:r w:rsidRPr="004243EB">
        <w:t xml:space="preserve"> Technologies like those from Nuance and M*Modal leverage team and speech recognition technologies to capture structured data at the point of care, along with standardized vocabularies for future reference. This helps in extracting critical data from speech inputs, enhancing the analytics for Value-Based Care (VBC) and Population Health Management (PHM), </w:t>
      </w:r>
      <w:r w:rsidR="006F6775" w:rsidRPr="004243EB">
        <w:t xml:space="preserve">and </w:t>
      </w:r>
      <w:r w:rsidRPr="004243EB">
        <w:t>ultimately improving clinical outcomes.</w:t>
      </w:r>
    </w:p>
    <w:p w14:paraId="769B338A" w14:textId="77777777" w:rsidR="001D0CDA" w:rsidRPr="004243EB" w:rsidRDefault="00756214" w:rsidP="003D19D9">
      <w:pPr>
        <w:pStyle w:val="ListParagraph"/>
        <w:numPr>
          <w:ilvl w:val="0"/>
          <w:numId w:val="20"/>
        </w:numPr>
        <w:jc w:val="both"/>
      </w:pPr>
      <w:r w:rsidRPr="004243EB">
        <w:rPr>
          <w:b/>
          <w:bCs/>
        </w:rPr>
        <w:t>Speech Recognition:</w:t>
      </w:r>
      <w:r w:rsidRPr="004243EB">
        <w:t xml:space="preserve"> Over time, NLP has refined its role in speech recognition, allowing clinicians to efficiently transcribe notes directly into EHRs. Front-end speech recognition technology enables physicians to dictate notes on the go, while back-end systems focus on detecting and correcting errors before the transcriptions are finalized for review.</w:t>
      </w:r>
    </w:p>
    <w:p w14:paraId="19084BE1" w14:textId="77777777" w:rsidR="001D0CDA" w:rsidRPr="004243EB" w:rsidRDefault="00756214" w:rsidP="003D19D9">
      <w:pPr>
        <w:pStyle w:val="ListParagraph"/>
        <w:numPr>
          <w:ilvl w:val="0"/>
          <w:numId w:val="20"/>
        </w:numPr>
        <w:jc w:val="both"/>
      </w:pPr>
      <w:r w:rsidRPr="004243EB">
        <w:rPr>
          <w:b/>
          <w:bCs/>
        </w:rPr>
        <w:t>Automated Registry Reporting:</w:t>
      </w:r>
      <w:r w:rsidRPr="004243EB">
        <w:t xml:space="preserve"> NLP is crucial for extracting specific values needed for regulatory reporting from unstructured data, such as ejection fractions noted in medical records but not stored as discrete values. By identifying and converting these into a usable format, health systems can enhance their automated registry reporting capabilities, although the implementation can be challenging and may require consulting with NLP experts.</w:t>
      </w:r>
    </w:p>
    <w:p w14:paraId="41B303C6" w14:textId="353C896E" w:rsidR="00756214" w:rsidRPr="004243EB" w:rsidRDefault="00756214" w:rsidP="003D19D9">
      <w:pPr>
        <w:pStyle w:val="ListParagraph"/>
        <w:numPr>
          <w:ilvl w:val="0"/>
          <w:numId w:val="20"/>
        </w:numPr>
        <w:jc w:val="both"/>
      </w:pPr>
      <w:r w:rsidRPr="004243EB">
        <w:rPr>
          <w:b/>
          <w:bCs/>
        </w:rPr>
        <w:lastRenderedPageBreak/>
        <w:t>Clinical Decision Support (CDS):</w:t>
      </w:r>
      <w:r w:rsidRPr="004243EB">
        <w:t xml:space="preserve"> NLP is advancing clinical decision support systems by providing more precise and effective tools for medical diagnosis and management. For example, it supports computerized infection detection and helps systems like Isabel Healthcare in aiding clinicians with diagnosis and symptom checking. Vendors like M*Modal and IBM Watson Health are leading in this area, offering NLP-powered solutions that enhance clinical decision-making and reduce medical errors.</w:t>
      </w:r>
      <w:r w:rsidR="00995106" w:rsidRPr="004243EB">
        <w:fldChar w:fldCharType="begin"/>
      </w:r>
      <w:r w:rsidR="00995106" w:rsidRPr="004243EB">
        <w:instrText xml:space="preserve"> ADDIN EN.CITE &lt;EndNote&gt;&lt;Cite&gt;&lt;Author&gt;Ariwala&lt;/Author&gt;&lt;Year&gt;2024&lt;/Year&gt;&lt;RecNum&gt;370&lt;/RecNum&gt;&lt;DisplayText&gt;[13]&lt;/DisplayText&gt;&lt;record&gt;&lt;rec-number&gt;370&lt;/rec-number&gt;&lt;foreign-keys&gt;&lt;key app="EN" db-id="waz95ped0t90aqepzwdxewvlw2edrrwfwzt5" timestamp="1726180647"&gt;370&lt;/key&gt;&lt;/foreign-keys&gt;&lt;ref-type name="Electronic Article"&gt;43&lt;/ref-type&gt;&lt;contributors&gt;&lt;authors&gt;&lt;author&gt;Pinakin Ariwala&lt;/author&gt;&lt;/authors&gt;&lt;/contributors&gt;&lt;titles&gt;&lt;title&gt;Top 14 Natural Language Processing Use Cases in Healthcare&lt;/title&gt;&lt;/titles&gt;&lt;section&gt;Jul, 2024&lt;/section&gt;&lt;dates&gt;&lt;year&gt;2024&lt;/year&gt;&lt;pub-dates&gt;&lt;date&gt;09-12-2024&lt;/date&gt;&lt;/pub-dates&gt;&lt;/dates&gt;&lt;publisher&gt;Maruti Techlabs&lt;/publisher&gt;&lt;urls&gt;&lt;related-urls&gt;&lt;url&gt;https://marutitech.com/use-cases-of-natural-language-processing-in-healthcare/&lt;/url&gt;&lt;/related-urls&gt;&lt;/urls&gt;&lt;/record&gt;&lt;/Cite&gt;&lt;/EndNote&gt;</w:instrText>
      </w:r>
      <w:r w:rsidR="00995106" w:rsidRPr="004243EB">
        <w:fldChar w:fldCharType="separate"/>
      </w:r>
      <w:r w:rsidR="00995106" w:rsidRPr="004243EB">
        <w:rPr>
          <w:noProof/>
        </w:rPr>
        <w:t>[13]</w:t>
      </w:r>
      <w:r w:rsidR="00995106" w:rsidRPr="004243EB">
        <w:fldChar w:fldCharType="end"/>
      </w:r>
    </w:p>
    <w:p w14:paraId="01370960" w14:textId="2B853061" w:rsidR="00756214" w:rsidRPr="004243EB" w:rsidRDefault="00756214" w:rsidP="00756214">
      <w:pPr>
        <w:jc w:val="both"/>
      </w:pPr>
      <w:r w:rsidRPr="004243EB">
        <w:t>These applications of NLP not only improve the efficiency of healthcare providers but also aim to better patient outcomes through more accurate and timely interventions.</w:t>
      </w:r>
    </w:p>
    <w:p w14:paraId="672D9F83" w14:textId="77777777" w:rsidR="00756214" w:rsidRPr="00AC0D88" w:rsidRDefault="00756214" w:rsidP="00756214">
      <w:pPr>
        <w:jc w:val="both"/>
      </w:pPr>
    </w:p>
    <w:p w14:paraId="0805B5BF" w14:textId="5C47C352" w:rsidR="00756214" w:rsidRPr="004243EB" w:rsidRDefault="00756214" w:rsidP="003A134E">
      <w:pPr>
        <w:pStyle w:val="ListParagraph"/>
        <w:numPr>
          <w:ilvl w:val="0"/>
          <w:numId w:val="15"/>
        </w:numPr>
        <w:jc w:val="both"/>
      </w:pPr>
      <w:r w:rsidRPr="004243EB">
        <w:rPr>
          <w:b/>
          <w:bCs/>
          <w:sz w:val="28"/>
          <w:szCs w:val="28"/>
        </w:rPr>
        <w:t xml:space="preserve">Robotics </w:t>
      </w:r>
    </w:p>
    <w:p w14:paraId="1D208922" w14:textId="77777777" w:rsidR="003A134E" w:rsidRPr="004243EB" w:rsidRDefault="003A134E" w:rsidP="003A134E">
      <w:pPr>
        <w:pStyle w:val="ListParagraph"/>
        <w:jc w:val="both"/>
      </w:pPr>
    </w:p>
    <w:p w14:paraId="4D330EFE" w14:textId="77777777" w:rsidR="00966BE6" w:rsidRPr="004243EB" w:rsidRDefault="00756214" w:rsidP="00C974AD">
      <w:pPr>
        <w:pStyle w:val="ListParagraph"/>
        <w:numPr>
          <w:ilvl w:val="0"/>
          <w:numId w:val="5"/>
        </w:numPr>
        <w:jc w:val="both"/>
      </w:pPr>
      <w:r w:rsidRPr="004243EB">
        <w:rPr>
          <w:b/>
          <w:bCs/>
        </w:rPr>
        <w:t>Surgical Assistance</w:t>
      </w:r>
      <w:r w:rsidR="003C7CE4" w:rsidRPr="004243EB">
        <w:rPr>
          <w:b/>
          <w:bCs/>
        </w:rPr>
        <w:t>:</w:t>
      </w:r>
      <w:r w:rsidR="003C7CE4" w:rsidRPr="004243EB">
        <w:t xml:space="preserve"> </w:t>
      </w:r>
      <w:r w:rsidRPr="004243EB">
        <w:t>The integration of robotics in healthcare, particularly in surgeries, is revolutionizing medical procedures. Systems like the Da Vinci Surgical System are transforming surgery by providing robotic assistance that enhances the precision and control of surgeons, improving patient outcomes. Robot-assisted surgery involves robotic systems acting as extensions of the surgeon’s hands, capable of executing smaller and more precise movements, allowing for complex tasks to be performed with less invasiveness.</w:t>
      </w:r>
    </w:p>
    <w:p w14:paraId="135F2CBC" w14:textId="38CDE0BA" w:rsidR="00966BE6" w:rsidRPr="004243EB" w:rsidRDefault="00756214" w:rsidP="00966BE6">
      <w:pPr>
        <w:pStyle w:val="ListParagraph"/>
        <w:numPr>
          <w:ilvl w:val="0"/>
          <w:numId w:val="5"/>
        </w:numPr>
        <w:jc w:val="both"/>
      </w:pPr>
      <w:r w:rsidRPr="004243EB">
        <w:rPr>
          <w:b/>
          <w:bCs/>
        </w:rPr>
        <w:t>Rehabilitation Support</w:t>
      </w:r>
      <w:r w:rsidR="003C7CE4" w:rsidRPr="004243EB">
        <w:rPr>
          <w:b/>
          <w:bCs/>
        </w:rPr>
        <w:t>:</w:t>
      </w:r>
      <w:r w:rsidR="003C7CE4" w:rsidRPr="004243EB">
        <w:t xml:space="preserve"> </w:t>
      </w:r>
      <w:r w:rsidRPr="004243EB">
        <w:t>Robotic technology is also making significant strides in the field of rehabilitation. Robots are increasingly used in physical therapy to help patients, especially the elderly and those recovering from injuries or surgeries, regain strength and mobility. These robots assist in performing exercises correctly, providing gentle guidance and support throughout the recovery process.</w:t>
      </w:r>
    </w:p>
    <w:p w14:paraId="40BD159B" w14:textId="3AD314CB" w:rsidR="00966BE6" w:rsidRPr="004243EB" w:rsidRDefault="00756214" w:rsidP="00966BE6">
      <w:pPr>
        <w:pStyle w:val="ListParagraph"/>
        <w:numPr>
          <w:ilvl w:val="0"/>
          <w:numId w:val="5"/>
        </w:numPr>
        <w:jc w:val="both"/>
      </w:pPr>
      <w:r w:rsidRPr="004243EB">
        <w:rPr>
          <w:b/>
          <w:bCs/>
        </w:rPr>
        <w:t>Routine Task Automation</w:t>
      </w:r>
      <w:r w:rsidR="003C7CE4" w:rsidRPr="004243EB">
        <w:rPr>
          <w:b/>
          <w:bCs/>
        </w:rPr>
        <w:t>:</w:t>
      </w:r>
      <w:r w:rsidR="003C7CE4" w:rsidRPr="004243EB">
        <w:t xml:space="preserve"> </w:t>
      </w:r>
      <w:r w:rsidRPr="004243EB">
        <w:t>Robots are being employed to automate routine tasks within healthcare facilities, much like their use in manufacturing. Service robots help free up healthcare staff to focus on more critical thinking tasks by handling repetitive and time-consuming duties like medication delivery, lab sample transport, and inventory management. Their precision and methodical nature also help minimize human errors, enhancing hospital operations</w:t>
      </w:r>
      <w:r w:rsidR="00966BE6" w:rsidRPr="004243EB">
        <w:t>.</w:t>
      </w:r>
    </w:p>
    <w:p w14:paraId="6986F0BC" w14:textId="77777777" w:rsidR="00966BE6" w:rsidRPr="004243EB" w:rsidRDefault="00756214" w:rsidP="00966BE6">
      <w:pPr>
        <w:pStyle w:val="ListParagraph"/>
        <w:numPr>
          <w:ilvl w:val="0"/>
          <w:numId w:val="5"/>
        </w:numPr>
        <w:jc w:val="both"/>
      </w:pPr>
      <w:r w:rsidRPr="004243EB">
        <w:rPr>
          <w:b/>
          <w:bCs/>
        </w:rPr>
        <w:t>Patient Interaction and Support</w:t>
      </w:r>
      <w:r w:rsidR="003C7CE4" w:rsidRPr="004243EB">
        <w:rPr>
          <w:b/>
          <w:bCs/>
        </w:rPr>
        <w:t>:</w:t>
      </w:r>
      <w:r w:rsidR="003C7CE4" w:rsidRPr="004243EB">
        <w:t xml:space="preserve"> </w:t>
      </w:r>
      <w:r w:rsidRPr="004243EB">
        <w:t>Robots are playing an increasingly visible role in direct patient care and interaction, akin to Telepresence robots but with a more hands-on approach. These robots not only support healthcare workers but also provide compassionate care, engaging with patients in conversations and assisting with everyday tasks, thus enhancing the overall patient care experience.</w:t>
      </w:r>
    </w:p>
    <w:p w14:paraId="0A456941" w14:textId="77777777" w:rsidR="00966BE6" w:rsidRPr="004243EB" w:rsidRDefault="00756214" w:rsidP="00966BE6">
      <w:pPr>
        <w:pStyle w:val="ListParagraph"/>
        <w:numPr>
          <w:ilvl w:val="0"/>
          <w:numId w:val="5"/>
        </w:numPr>
        <w:jc w:val="both"/>
      </w:pPr>
      <w:r w:rsidRPr="004243EB">
        <w:rPr>
          <w:b/>
          <w:bCs/>
        </w:rPr>
        <w:t>Educational and Training Purposes</w:t>
      </w:r>
      <w:r w:rsidR="003C7CE4" w:rsidRPr="004243EB">
        <w:rPr>
          <w:b/>
          <w:bCs/>
        </w:rPr>
        <w:t>:</w:t>
      </w:r>
      <w:r w:rsidR="003C7CE4" w:rsidRPr="004243EB">
        <w:t xml:space="preserve"> </w:t>
      </w:r>
      <w:r w:rsidRPr="004243EB">
        <w:t>As the landscape of healthcare evolves, so does the need for updated education and training methods. Robotics is at the forefront of this transformation, offering new ways for medical professionals to learn and practice their skills. Medical students, for example, can practice surgical techniques on robotic simulators in a risk-free setting, allowing for invaluable hands-on experience before performing actual procedures.</w:t>
      </w:r>
    </w:p>
    <w:p w14:paraId="1B666A96" w14:textId="77777777" w:rsidR="00966BE6" w:rsidRPr="004243EB" w:rsidRDefault="00756214" w:rsidP="00966BE6">
      <w:pPr>
        <w:pStyle w:val="ListParagraph"/>
        <w:numPr>
          <w:ilvl w:val="0"/>
          <w:numId w:val="5"/>
        </w:numPr>
        <w:jc w:val="both"/>
      </w:pPr>
      <w:r w:rsidRPr="004243EB">
        <w:rPr>
          <w:b/>
          <w:bCs/>
        </w:rPr>
        <w:t>Diagnostic Assistance</w:t>
      </w:r>
      <w:r w:rsidR="003C7CE4" w:rsidRPr="004243EB">
        <w:rPr>
          <w:b/>
          <w:bCs/>
        </w:rPr>
        <w:t>:</w:t>
      </w:r>
      <w:r w:rsidR="003C7CE4" w:rsidRPr="004243EB">
        <w:t xml:space="preserve"> </w:t>
      </w:r>
      <w:r w:rsidRPr="004243EB">
        <w:t xml:space="preserve">Robotic technology is enhancing diagnostic accuracy and efficiency in healthcare. Diagnostic assistance robots, equipped with advanced imaging technologies, support medical professionals by simplifying the identification and </w:t>
      </w:r>
      <w:r w:rsidRPr="004243EB">
        <w:lastRenderedPageBreak/>
        <w:t>assessment of conditions. They excel in performing intricate tasks such as taking tissue samples for biopsies with greater precision than humanly possible.</w:t>
      </w:r>
    </w:p>
    <w:p w14:paraId="16255FB6" w14:textId="7C15680E" w:rsidR="00756214" w:rsidRPr="008E632C" w:rsidRDefault="00756214" w:rsidP="00756214">
      <w:pPr>
        <w:pStyle w:val="ListParagraph"/>
        <w:numPr>
          <w:ilvl w:val="0"/>
          <w:numId w:val="5"/>
        </w:numPr>
        <w:jc w:val="both"/>
      </w:pPr>
      <w:r w:rsidRPr="004243EB">
        <w:rPr>
          <w:b/>
          <w:bCs/>
        </w:rPr>
        <w:t>Radiotherapy</w:t>
      </w:r>
      <w:r w:rsidR="00F50283" w:rsidRPr="004243EB">
        <w:rPr>
          <w:b/>
          <w:bCs/>
        </w:rPr>
        <w:t>:</w:t>
      </w:r>
      <w:r w:rsidR="00F50283" w:rsidRPr="004243EB">
        <w:t xml:space="preserve"> </w:t>
      </w:r>
      <w:r w:rsidRPr="004243EB">
        <w:t>In the field of cancer treatment, robotics is significantly improving the precision and effectiveness of radiotherapy. Robots assist in targeting cancer cells accurately while minimizing damage to surrounding healthy tissues, delivering radiation therapy with pinpoint accuracy</w:t>
      </w:r>
      <w:r w:rsidR="006F6775" w:rsidRPr="004243EB">
        <w:t>,</w:t>
      </w:r>
      <w:r w:rsidRPr="004243EB">
        <w:t xml:space="preserve"> and adapting to patient movements during treatment.</w:t>
      </w:r>
      <w:r w:rsidR="00C0384D" w:rsidRPr="004243EB">
        <w:fldChar w:fldCharType="begin"/>
      </w:r>
      <w:r w:rsidR="00C0384D" w:rsidRPr="004243EB">
        <w:instrText xml:space="preserve"> ADDIN EN.CITE &lt;EndNote&gt;&lt;Cite&gt;&lt;Year&gt;2023&lt;/Year&gt;&lt;RecNum&gt;371&lt;/RecNum&gt;&lt;DisplayText&gt;[14]&lt;/DisplayText&gt;&lt;record&gt;&lt;rec-number&gt;371&lt;/rec-number&gt;&lt;foreign-keys&gt;&lt;key app="EN" db-id="waz95ped0t90aqepzwdxewvlw2edrrwfwzt5" timestamp="1726180850"&gt;371&lt;/key&gt;&lt;/foreign-keys&gt;&lt;ref-type name="Electronic Article"&gt;43&lt;/ref-type&gt;&lt;contributors&gt;&lt;/contributors&gt;&lt;titles&gt;&lt;title&gt;Robotics in Healthcare: Top 10 Use-Cases in 2024&lt;/title&gt;&lt;/titles&gt;&lt;section&gt;6 Dec, 2023&lt;/section&gt;&lt;dates&gt;&lt;year&gt;2023&lt;/year&gt;&lt;pub-dates&gt;&lt;date&gt;09-12-2024&lt;/date&gt;&lt;/pub-dates&gt;&lt;/dates&gt;&lt;publisher&gt;Standard Bots&lt;/publisher&gt;&lt;urls&gt;&lt;related-urls&gt;&lt;url&gt;https://standardbots.com/blog/10-ways-robotics-are-being-used-in-healthcare-today&lt;/url&gt;&lt;/related-urls&gt;&lt;/urls&gt;&lt;/record&gt;&lt;/Cite&gt;&lt;/EndNote&gt;</w:instrText>
      </w:r>
      <w:r w:rsidR="00C0384D" w:rsidRPr="004243EB">
        <w:fldChar w:fldCharType="separate"/>
      </w:r>
      <w:r w:rsidR="00C0384D" w:rsidRPr="004243EB">
        <w:rPr>
          <w:noProof/>
        </w:rPr>
        <w:t>[14]</w:t>
      </w:r>
      <w:r w:rsidR="00C0384D" w:rsidRPr="004243EB">
        <w:fldChar w:fldCharType="end"/>
      </w:r>
    </w:p>
    <w:p w14:paraId="32D57B9F" w14:textId="77777777" w:rsidR="00756214" w:rsidRPr="004243EB" w:rsidRDefault="00756214" w:rsidP="00756214">
      <w:pPr>
        <w:jc w:val="both"/>
        <w:rPr>
          <w:lang w:val="fr-FR"/>
        </w:rPr>
      </w:pPr>
    </w:p>
    <w:p w14:paraId="4E953EFE" w14:textId="1CC1BA28" w:rsidR="00756214" w:rsidRPr="004243EB" w:rsidRDefault="00756214" w:rsidP="00DA72A3">
      <w:pPr>
        <w:pStyle w:val="ListParagraph"/>
        <w:numPr>
          <w:ilvl w:val="0"/>
          <w:numId w:val="15"/>
        </w:numPr>
        <w:jc w:val="both"/>
      </w:pPr>
      <w:r w:rsidRPr="004243EB">
        <w:rPr>
          <w:b/>
          <w:bCs/>
          <w:sz w:val="28"/>
          <w:szCs w:val="28"/>
        </w:rPr>
        <w:t>Deep Learning</w:t>
      </w:r>
    </w:p>
    <w:p w14:paraId="17EA4FD1" w14:textId="77777777" w:rsidR="0064635C" w:rsidRPr="004243EB" w:rsidRDefault="0064635C" w:rsidP="0064635C">
      <w:pPr>
        <w:pStyle w:val="ListParagraph"/>
        <w:jc w:val="both"/>
      </w:pPr>
    </w:p>
    <w:p w14:paraId="32D1F115" w14:textId="363D8494" w:rsidR="00756214" w:rsidRPr="004243EB" w:rsidRDefault="00756214" w:rsidP="00BB628F">
      <w:pPr>
        <w:pStyle w:val="ListParagraph"/>
        <w:numPr>
          <w:ilvl w:val="0"/>
          <w:numId w:val="5"/>
        </w:numPr>
        <w:jc w:val="both"/>
      </w:pPr>
      <w:r w:rsidRPr="004243EB">
        <w:rPr>
          <w:b/>
          <w:bCs/>
        </w:rPr>
        <w:t>Patient Interaction</w:t>
      </w:r>
      <w:r w:rsidR="0088726E" w:rsidRPr="004243EB">
        <w:rPr>
          <w:b/>
          <w:bCs/>
        </w:rPr>
        <w:t>:</w:t>
      </w:r>
      <w:r w:rsidR="002E4E6F">
        <w:t xml:space="preserve"> </w:t>
      </w:r>
      <w:r w:rsidRPr="004243EB">
        <w:t>AI has developed LLM-powered nurse avatars for patient interactions:</w:t>
      </w:r>
    </w:p>
    <w:p w14:paraId="3B1A85E0" w14:textId="22457ABD" w:rsidR="00756214" w:rsidRPr="004243EB" w:rsidRDefault="00756214" w:rsidP="003D19D9">
      <w:pPr>
        <w:pStyle w:val="ListParagraph"/>
        <w:numPr>
          <w:ilvl w:val="0"/>
          <w:numId w:val="23"/>
        </w:numPr>
        <w:jc w:val="both"/>
      </w:pPr>
      <w:r w:rsidRPr="004243EB">
        <w:t>Pre-operative Check-in</w:t>
      </w:r>
      <w:r w:rsidR="00683649" w:rsidRPr="004243EB">
        <w:t>s</w:t>
      </w:r>
      <w:r w:rsidRPr="004243EB">
        <w:t>: These avatars ensure patients are well-prepared for procedures like colonoscopies.</w:t>
      </w:r>
    </w:p>
    <w:p w14:paraId="038EB4A6" w14:textId="38556190" w:rsidR="00756214" w:rsidRPr="004243EB" w:rsidRDefault="00756214" w:rsidP="003D19D9">
      <w:pPr>
        <w:pStyle w:val="ListParagraph"/>
        <w:numPr>
          <w:ilvl w:val="0"/>
          <w:numId w:val="23"/>
        </w:numPr>
        <w:jc w:val="both"/>
      </w:pPr>
      <w:r w:rsidRPr="004243EB">
        <w:t>Post-operative Support: They assist patients as they transition back to everyday life post-surgery.</w:t>
      </w:r>
    </w:p>
    <w:p w14:paraId="14B508B8" w14:textId="219BA272" w:rsidR="00756214" w:rsidRPr="004243EB" w:rsidRDefault="00683649" w:rsidP="003D19D9">
      <w:pPr>
        <w:pStyle w:val="ListParagraph"/>
        <w:numPr>
          <w:ilvl w:val="0"/>
          <w:numId w:val="23"/>
        </w:numPr>
        <w:jc w:val="both"/>
      </w:pPr>
      <w:r w:rsidRPr="004243EB">
        <w:t>C</w:t>
      </w:r>
      <w:r w:rsidR="00756214" w:rsidRPr="004243EB">
        <w:t xml:space="preserve">hronic Disease Management: Continual support for patients managing long-term health conditions.  </w:t>
      </w:r>
    </w:p>
    <w:p w14:paraId="7E114837" w14:textId="77777777" w:rsidR="00966BE6" w:rsidRPr="004243EB" w:rsidRDefault="00756214" w:rsidP="00C974AD">
      <w:pPr>
        <w:pStyle w:val="ListParagraph"/>
        <w:numPr>
          <w:ilvl w:val="0"/>
          <w:numId w:val="5"/>
        </w:numPr>
        <w:jc w:val="both"/>
      </w:pPr>
      <w:r w:rsidRPr="004243EB">
        <w:rPr>
          <w:b/>
          <w:bCs/>
        </w:rPr>
        <w:t>Medical Imaging</w:t>
      </w:r>
      <w:r w:rsidR="0088726E" w:rsidRPr="004243EB">
        <w:rPr>
          <w:b/>
          <w:bCs/>
        </w:rPr>
        <w:t>:</w:t>
      </w:r>
      <w:r w:rsidR="0088726E" w:rsidRPr="004243EB">
        <w:t xml:space="preserve"> </w:t>
      </w:r>
      <w:r w:rsidRPr="004243EB">
        <w:t xml:space="preserve">Deep learning is transforming medical imaging through enhanced image recognition and object detection capabilities in MR and CT scans. These technologies are pivotal in image segmentation and disease diagnosis and prediction by analyzing various imaging characteristics like tissue size and volume. Notably, deep learning has been employed to detect conditions such as diabetic retinopathy, early Alzheimer’s, and breast nodules in ultrasounds. </w:t>
      </w:r>
      <w:r w:rsidR="006F6775" w:rsidRPr="004243EB">
        <w:t>Prospects</w:t>
      </w:r>
      <w:r w:rsidRPr="004243EB">
        <w:t xml:space="preserve"> include broader applications in pathology and radiology, with convolutional neural networks (CNNs) offering critical insights, significantly increasing the accuracy of detecting health issues like melanoma compared to traditional methods.</w:t>
      </w:r>
    </w:p>
    <w:p w14:paraId="1984ABE4" w14:textId="420612F0" w:rsidR="00966BE6" w:rsidRPr="004243EB" w:rsidRDefault="00756214" w:rsidP="00966BE6">
      <w:pPr>
        <w:pStyle w:val="ListParagraph"/>
        <w:numPr>
          <w:ilvl w:val="0"/>
          <w:numId w:val="5"/>
        </w:numPr>
        <w:jc w:val="both"/>
      </w:pPr>
      <w:r w:rsidRPr="004243EB">
        <w:rPr>
          <w:b/>
          <w:bCs/>
        </w:rPr>
        <w:t>Healthcare Data Analytics</w:t>
      </w:r>
      <w:r w:rsidR="00841F1F" w:rsidRPr="004243EB">
        <w:rPr>
          <w:b/>
          <w:bCs/>
        </w:rPr>
        <w:t>:</w:t>
      </w:r>
      <w:r w:rsidR="00841F1F" w:rsidRPr="004243EB">
        <w:t xml:space="preserve"> </w:t>
      </w:r>
      <w:r w:rsidRPr="004243EB">
        <w:t>Deep learning algorithms excel in parsing both structured and unstructured data from electronic health records (EHRs), encompassing clinical notes, lab results, diagnoses, and medication details with unparalleled speed and accuracy. Moreover, data from smartphones and wearable technology are being leveraged to monitor medical risk factors effectively, with innovations like Current Health’s AI wearable—a device approved by the FDA for home use—that monitors vital signs and patient mobility.</w:t>
      </w:r>
    </w:p>
    <w:p w14:paraId="6A8E3BD6" w14:textId="0FB1227C" w:rsidR="00966BE6" w:rsidRPr="004243EB" w:rsidRDefault="00756214" w:rsidP="00966BE6">
      <w:pPr>
        <w:pStyle w:val="ListParagraph"/>
        <w:numPr>
          <w:ilvl w:val="0"/>
          <w:numId w:val="5"/>
        </w:numPr>
        <w:jc w:val="both"/>
      </w:pPr>
      <w:r w:rsidRPr="004243EB">
        <w:rPr>
          <w:b/>
          <w:bCs/>
        </w:rPr>
        <w:t>Genomics Analysis</w:t>
      </w:r>
      <w:r w:rsidR="00841F1F" w:rsidRPr="004243EB">
        <w:rPr>
          <w:b/>
          <w:bCs/>
        </w:rPr>
        <w:t>:</w:t>
      </w:r>
      <w:r w:rsidR="00841F1F" w:rsidRPr="004243EB">
        <w:t xml:space="preserve"> </w:t>
      </w:r>
      <w:r w:rsidRPr="004243EB">
        <w:t>In the realm of genomics, deep learning enhances the interpretation of complex biological data, aiding in the exploration of genetic variations and the development of genome-based therapies. CNNs are particularly useful in extracting features from segments of DNA sequences, facilitating advanced research in the field.</w:t>
      </w:r>
    </w:p>
    <w:p w14:paraId="163BE389" w14:textId="7B6B9DB6" w:rsidR="0000639B" w:rsidRPr="004243EB" w:rsidRDefault="00756214" w:rsidP="00966BE6">
      <w:pPr>
        <w:pStyle w:val="ListParagraph"/>
        <w:numPr>
          <w:ilvl w:val="0"/>
          <w:numId w:val="5"/>
        </w:numPr>
        <w:jc w:val="both"/>
      </w:pPr>
      <w:r w:rsidRPr="004243EB">
        <w:rPr>
          <w:b/>
          <w:bCs/>
        </w:rPr>
        <w:t>Mental Health Research</w:t>
      </w:r>
      <w:r w:rsidR="0000639B" w:rsidRPr="004243EB">
        <w:rPr>
          <w:b/>
          <w:bCs/>
        </w:rPr>
        <w:t>:</w:t>
      </w:r>
      <w:r w:rsidR="0000639B" w:rsidRPr="004243EB">
        <w:t xml:space="preserve"> </w:t>
      </w:r>
      <w:r w:rsidRPr="004243EB">
        <w:t>Deep learning models are at the forefront of mental health research, improving clinical practices by analyzing the impacts of mental illnesses on the brain. These models outperform traditional machine learning tools in identifying significant brain biomarkers. Current studies focus on establishing cost-effective, digital, and data-driven clinical decision-support systems in mental health, equipped with machine learning capabilities.</w:t>
      </w:r>
      <w:r w:rsidR="00A1394F" w:rsidRPr="004243EB">
        <w:fldChar w:fldCharType="begin"/>
      </w:r>
      <w:r w:rsidR="00A1394F" w:rsidRPr="004243EB">
        <w:instrText xml:space="preserve"> ADDIN EN.CITE &lt;EndNote&gt;&lt;Cite&gt;&lt;Author&gt;Dilmegani&lt;/Author&gt;&lt;RecNum&gt;372&lt;/RecNum&gt;&lt;DisplayText&gt;[15]&lt;/DisplayText&gt;&lt;record&gt;&lt;rec-number&gt;372&lt;/rec-number&gt;&lt;foreign-keys&gt;&lt;key app="EN" db-id="waz95ped0t90aqepzwdxewvlw2edrrwfwzt5" timestamp="1726181031"&gt;372&lt;/key&gt;&lt;/foreign-keys&gt;&lt;ref-type name="Electronic Article"&gt;43&lt;/ref-type&gt;&lt;contributors&gt;&lt;authors&gt;&lt;author&gt;Cem Dilmegani&lt;/author&gt;&lt;/authors&gt;&lt;/contributors&gt;&lt;titles&gt;&lt;title&gt;12 Deep Learning Use Cases / Applications in Healthcare in 2024&lt;/title&gt;&lt;/titles&gt;&lt;section&gt;28 Aug&lt;/section&gt;&lt;dates&gt;&lt;/dates&gt;&lt;publisher&gt;AI Multiple Research&lt;/publisher&gt;&lt;urls&gt;&lt;related-urls&gt;&lt;url&gt;https://research.aimultiple.com/deep-learning-in-healthcare/&lt;/url&gt;&lt;/related-urls&gt;&lt;/urls&gt;&lt;/record&gt;&lt;/Cite&gt;&lt;/EndNote&gt;</w:instrText>
      </w:r>
      <w:r w:rsidR="00A1394F" w:rsidRPr="004243EB">
        <w:fldChar w:fldCharType="separate"/>
      </w:r>
      <w:r w:rsidR="00A1394F" w:rsidRPr="004243EB">
        <w:rPr>
          <w:noProof/>
        </w:rPr>
        <w:t>[15]</w:t>
      </w:r>
      <w:r w:rsidR="00A1394F" w:rsidRPr="004243EB">
        <w:fldChar w:fldCharType="end"/>
      </w:r>
    </w:p>
    <w:p w14:paraId="15E83CE1" w14:textId="38BC6D18" w:rsidR="00756214" w:rsidRPr="004243EB" w:rsidRDefault="00756214" w:rsidP="00756214">
      <w:pPr>
        <w:jc w:val="both"/>
        <w:rPr>
          <w:b/>
          <w:bCs/>
          <w:sz w:val="28"/>
          <w:szCs w:val="28"/>
        </w:rPr>
      </w:pPr>
      <w:r w:rsidRPr="004243EB">
        <w:rPr>
          <w:b/>
          <w:bCs/>
          <w:sz w:val="28"/>
          <w:szCs w:val="28"/>
        </w:rPr>
        <w:lastRenderedPageBreak/>
        <w:t>X4: Impact on Healthcare Economics - Analysis of AI’s potential to reduce costs and improve efficiency.</w:t>
      </w:r>
    </w:p>
    <w:p w14:paraId="097435CB" w14:textId="77777777" w:rsidR="00756214" w:rsidRPr="004243EB" w:rsidRDefault="00756214" w:rsidP="00756214">
      <w:pPr>
        <w:jc w:val="both"/>
      </w:pPr>
    </w:p>
    <w:p w14:paraId="24A6A623" w14:textId="2590A88E" w:rsidR="00756214" w:rsidRPr="004243EB" w:rsidRDefault="00756214" w:rsidP="00756214">
      <w:pPr>
        <w:jc w:val="both"/>
        <w:rPr>
          <w:b/>
          <w:bCs/>
        </w:rPr>
      </w:pPr>
      <w:r w:rsidRPr="004243EB">
        <w:rPr>
          <w:b/>
          <w:bCs/>
        </w:rPr>
        <w:t>Introduction</w:t>
      </w:r>
    </w:p>
    <w:p w14:paraId="46DC8797" w14:textId="0BE77498" w:rsidR="00756214" w:rsidRPr="004243EB" w:rsidRDefault="00F0471C" w:rsidP="00756214">
      <w:pPr>
        <w:jc w:val="both"/>
      </w:pPr>
      <w:r w:rsidRPr="00F0471C">
        <w:t>Healthcare economics is a complex field that examines cost-effectiveness, policies, and resource allocation. Costing is always an issue in any industry, and similarly, healthcare costs are often associated with higher rates of inflation and care expenses. Before we begin discussing how AI is playing a role in minimizing healthcare costs, we must first understand the reasons behind the increase in these costs</w:t>
      </w:r>
      <w:r w:rsidR="00461434">
        <w:t>:</w:t>
      </w:r>
    </w:p>
    <w:p w14:paraId="40798A52" w14:textId="77777777" w:rsidR="00C974AD" w:rsidRPr="004243EB" w:rsidRDefault="00060B7E" w:rsidP="00C974AD">
      <w:pPr>
        <w:pStyle w:val="ListParagraph"/>
        <w:numPr>
          <w:ilvl w:val="0"/>
          <w:numId w:val="30"/>
        </w:numPr>
        <w:jc w:val="both"/>
      </w:pPr>
      <w:r w:rsidRPr="004243EB">
        <w:rPr>
          <w:b/>
          <w:bCs/>
        </w:rPr>
        <w:t>Education:</w:t>
      </w:r>
      <w:r w:rsidRPr="004243EB">
        <w:t xml:space="preserve"> </w:t>
      </w:r>
      <w:r w:rsidR="00756214" w:rsidRPr="004243EB">
        <w:t>Education not only elevates one's economic standing but also enhances access to superior healthcare, nutritious diets, and increased mobility. It directly contributes to health by imparting knowledge about wellness and promoting healthier lifestyle choices.</w:t>
      </w:r>
    </w:p>
    <w:p w14:paraId="6312521B" w14:textId="77777777" w:rsidR="00C974AD" w:rsidRPr="004243EB" w:rsidRDefault="00060B7E" w:rsidP="00C974AD">
      <w:pPr>
        <w:pStyle w:val="ListParagraph"/>
        <w:numPr>
          <w:ilvl w:val="0"/>
          <w:numId w:val="30"/>
        </w:numPr>
        <w:jc w:val="both"/>
      </w:pPr>
      <w:r w:rsidRPr="004243EB">
        <w:rPr>
          <w:b/>
          <w:bCs/>
        </w:rPr>
        <w:t>Economic Status:</w:t>
      </w:r>
      <w:r w:rsidRPr="004243EB">
        <w:t xml:space="preserve"> </w:t>
      </w:r>
      <w:r w:rsidR="00756214" w:rsidRPr="004243EB">
        <w:t>Economic stability, influenced by steady employment, plays a crucial role in health as it determines one's ability to access adequate wages and health insurance benefits. This is particularly significant for the working status of individuals with disabilities within public health discussions.</w:t>
      </w:r>
    </w:p>
    <w:p w14:paraId="0B0862C1" w14:textId="77777777" w:rsidR="00C974AD" w:rsidRPr="004243EB" w:rsidRDefault="00C974AD" w:rsidP="00C974AD">
      <w:pPr>
        <w:pStyle w:val="ListParagraph"/>
        <w:numPr>
          <w:ilvl w:val="0"/>
          <w:numId w:val="30"/>
        </w:numPr>
        <w:jc w:val="both"/>
      </w:pPr>
      <w:r w:rsidRPr="004243EB">
        <w:rPr>
          <w:b/>
          <w:bCs/>
        </w:rPr>
        <w:t xml:space="preserve">Income: </w:t>
      </w:r>
      <w:r w:rsidR="00756214" w:rsidRPr="004243EB">
        <w:t>Income directly correlates with healthcare spending, indicating the level of medical services one can afford. Generally, higher income levels enable greater expenditure on health care services.</w:t>
      </w:r>
    </w:p>
    <w:p w14:paraId="2847D611" w14:textId="77777777" w:rsidR="00C974AD" w:rsidRPr="004243EB" w:rsidRDefault="00756214" w:rsidP="00C974AD">
      <w:pPr>
        <w:pStyle w:val="ListParagraph"/>
        <w:numPr>
          <w:ilvl w:val="0"/>
          <w:numId w:val="30"/>
        </w:numPr>
        <w:jc w:val="both"/>
      </w:pPr>
      <w:r w:rsidRPr="004243EB">
        <w:rPr>
          <w:b/>
          <w:bCs/>
        </w:rPr>
        <w:t>Socioeconomic</w:t>
      </w:r>
      <w:r w:rsidR="00060B7E" w:rsidRPr="004243EB">
        <w:rPr>
          <w:b/>
          <w:bCs/>
        </w:rPr>
        <w:t>:</w:t>
      </w:r>
      <w:r w:rsidR="00060B7E" w:rsidRPr="004243EB">
        <w:t xml:space="preserve"> Socioeconomic</w:t>
      </w:r>
      <w:r w:rsidRPr="004243EB">
        <w:t xml:space="preserve"> status is a proven indicator of health outcomes. It affects one's ability to access essential health services, insurance, quality nutrition, and opportunities for physical activity, all of which contribute to overall health.</w:t>
      </w:r>
    </w:p>
    <w:p w14:paraId="3B4FEA80" w14:textId="77777777" w:rsidR="00C974AD" w:rsidRPr="004243EB" w:rsidRDefault="00C974AD" w:rsidP="00C974AD">
      <w:pPr>
        <w:pStyle w:val="ListParagraph"/>
        <w:numPr>
          <w:ilvl w:val="0"/>
          <w:numId w:val="30"/>
        </w:numPr>
        <w:jc w:val="both"/>
      </w:pPr>
      <w:r w:rsidRPr="004243EB">
        <w:rPr>
          <w:b/>
          <w:bCs/>
        </w:rPr>
        <w:t xml:space="preserve">Race and ethnicity: </w:t>
      </w:r>
      <w:r w:rsidR="00756214" w:rsidRPr="004243EB">
        <w:t xml:space="preserve">Race and ethnicity significantly shape socioeconomic opportunities and health results. Studies indicate that minorities often experience reduced access to medical care, inferior quality of services, and </w:t>
      </w:r>
      <w:r w:rsidR="00AF4F08" w:rsidRPr="004243EB">
        <w:t xml:space="preserve">a </w:t>
      </w:r>
      <w:r w:rsidR="00756214" w:rsidRPr="004243EB">
        <w:t>heightened prevalence of chronic illnesses and mortality rates compared to their white counterparts.</w:t>
      </w:r>
    </w:p>
    <w:p w14:paraId="7D268942" w14:textId="0EDC7A63" w:rsidR="00756214" w:rsidRPr="004243EB" w:rsidRDefault="00060B7E" w:rsidP="00C974AD">
      <w:pPr>
        <w:pStyle w:val="ListParagraph"/>
        <w:numPr>
          <w:ilvl w:val="0"/>
          <w:numId w:val="30"/>
        </w:numPr>
        <w:jc w:val="both"/>
      </w:pPr>
      <w:r w:rsidRPr="004243EB">
        <w:rPr>
          <w:b/>
          <w:bCs/>
        </w:rPr>
        <w:t>Community:</w:t>
      </w:r>
      <w:r w:rsidRPr="004243EB">
        <w:t xml:space="preserve"> </w:t>
      </w:r>
      <w:r w:rsidR="00756214" w:rsidRPr="004243EB">
        <w:t>The conditions of the community environment—including social, economic, and physical factors—substantially influence individual and community health. Health is affected by local policies and initiatives related to housing, transportation, and educational opportunities.</w:t>
      </w:r>
    </w:p>
    <w:p w14:paraId="4A6C92DA" w14:textId="77777777" w:rsidR="00756214" w:rsidRPr="004243EB" w:rsidRDefault="00756214" w:rsidP="00756214">
      <w:pPr>
        <w:jc w:val="both"/>
      </w:pPr>
    </w:p>
    <w:p w14:paraId="5ED386F7" w14:textId="5DAFDDB3" w:rsidR="00756214" w:rsidRPr="004243EB" w:rsidRDefault="00756214" w:rsidP="00756214">
      <w:pPr>
        <w:jc w:val="both"/>
        <w:rPr>
          <w:b/>
          <w:bCs/>
        </w:rPr>
      </w:pPr>
      <w:r w:rsidRPr="004243EB">
        <w:t xml:space="preserve"> </w:t>
      </w:r>
      <w:r w:rsidRPr="004243EB">
        <w:rPr>
          <w:b/>
          <w:bCs/>
        </w:rPr>
        <w:t>Impactful ways AI is transforming healthcare economics</w:t>
      </w:r>
    </w:p>
    <w:p w14:paraId="73ED8B7E" w14:textId="42F6C7E3" w:rsidR="00756214" w:rsidRPr="004243EB" w:rsidRDefault="00756214" w:rsidP="003D19D9">
      <w:pPr>
        <w:pStyle w:val="ListParagraph"/>
        <w:numPr>
          <w:ilvl w:val="0"/>
          <w:numId w:val="25"/>
        </w:numPr>
        <w:jc w:val="both"/>
      </w:pPr>
      <w:r w:rsidRPr="004243EB">
        <w:rPr>
          <w:b/>
          <w:bCs/>
        </w:rPr>
        <w:t>Cutting Down Administrative Overheads:</w:t>
      </w:r>
      <w:r w:rsidRPr="004243EB">
        <w:t xml:space="preserve"> AI could dramatically reduce the administrative expenses that currently devour about 25% of total US healthcare spending through automation of processes like claims management.</w:t>
      </w:r>
    </w:p>
    <w:p w14:paraId="7B0D51D6" w14:textId="7629AC07" w:rsidR="00756214" w:rsidRPr="004243EB" w:rsidRDefault="00756214" w:rsidP="003D19D9">
      <w:pPr>
        <w:pStyle w:val="ListParagraph"/>
        <w:numPr>
          <w:ilvl w:val="0"/>
          <w:numId w:val="25"/>
        </w:numPr>
        <w:jc w:val="both"/>
      </w:pPr>
      <w:r w:rsidRPr="004243EB">
        <w:rPr>
          <w:b/>
          <w:bCs/>
        </w:rPr>
        <w:t>Boosting Clinical Efficiency:</w:t>
      </w:r>
      <w:r w:rsidRPr="004243EB">
        <w:t xml:space="preserve"> AI can fine-tune hospital operations, including optimizing the scheduling of operating rooms and streamlining patient admissions, which leads to cost savings and enhanced asset utilization.</w:t>
      </w:r>
    </w:p>
    <w:p w14:paraId="490982B1" w14:textId="1623E489" w:rsidR="00756214" w:rsidRPr="004243EB" w:rsidRDefault="00756214" w:rsidP="003D19D9">
      <w:pPr>
        <w:pStyle w:val="ListParagraph"/>
        <w:numPr>
          <w:ilvl w:val="0"/>
          <w:numId w:val="25"/>
        </w:numPr>
        <w:jc w:val="both"/>
      </w:pPr>
      <w:r w:rsidRPr="004243EB">
        <w:rPr>
          <w:b/>
          <w:bCs/>
        </w:rPr>
        <w:t>Advancing Patient Health Management</w:t>
      </w:r>
      <w:r w:rsidRPr="004243EB">
        <w:t>: AI leverages extensive clinical data to aid clinicians in diagnosis and treatment, potentially enhancing patient outcomes through data-driven decision-making.</w:t>
      </w:r>
    </w:p>
    <w:p w14:paraId="0CE79533" w14:textId="6645E9A7" w:rsidR="00756214" w:rsidRPr="004243EB" w:rsidRDefault="00756214" w:rsidP="003D19D9">
      <w:pPr>
        <w:pStyle w:val="ListParagraph"/>
        <w:numPr>
          <w:ilvl w:val="0"/>
          <w:numId w:val="25"/>
        </w:numPr>
        <w:jc w:val="both"/>
      </w:pPr>
      <w:r w:rsidRPr="004243EB">
        <w:rPr>
          <w:b/>
          <w:bCs/>
        </w:rPr>
        <w:lastRenderedPageBreak/>
        <w:t>Projected Cost Savings:</w:t>
      </w:r>
      <w:r w:rsidRPr="004243EB">
        <w:t xml:space="preserve"> Implementing AI across various healthcare sectors—hospitals, physician groups, and insurance companies—could save the US healthcare system an estimated $200 to $360 billion annually. These savings stem from reductions in both medical and administrative costs.</w:t>
      </w:r>
    </w:p>
    <w:p w14:paraId="2B537149" w14:textId="1BD3E495" w:rsidR="00756214" w:rsidRPr="004243EB" w:rsidRDefault="00756214" w:rsidP="003D19D9">
      <w:pPr>
        <w:pStyle w:val="ListParagraph"/>
        <w:numPr>
          <w:ilvl w:val="0"/>
          <w:numId w:val="25"/>
        </w:numPr>
        <w:jc w:val="both"/>
      </w:pPr>
      <w:r w:rsidRPr="004243EB">
        <w:rPr>
          <w:b/>
          <w:bCs/>
        </w:rPr>
        <w:t>Adoption Challenges and Prospects:</w:t>
      </w:r>
      <w:r w:rsidRPr="004243EB">
        <w:t xml:space="preserve"> The text also addresses hurdles that hinder the broader adoption of AI, such as inconsistent data formats, patient distrust, and incentive misalignment. However, AI holds significant promise to reshape healthcare by improving quality and slashing costs.</w:t>
      </w:r>
      <w:r w:rsidR="003E5CB3" w:rsidRPr="004243EB">
        <w:fldChar w:fldCharType="begin"/>
      </w:r>
      <w:r w:rsidR="003E5CB3" w:rsidRPr="004243EB">
        <w:instrText xml:space="preserve"> ADDIN EN.CITE &lt;EndNote&gt;&lt;Cite&gt;&lt;Author&gt;Sahni&lt;/Author&gt;&lt;Year&gt;2023&lt;/Year&gt;&lt;RecNum&gt;373&lt;/RecNum&gt;&lt;DisplayText&gt;[16]&lt;/DisplayText&gt;&lt;record&gt;&lt;rec-number&gt;373&lt;/rec-number&gt;&lt;foreign-keys&gt;&lt;key app="EN" db-id="waz95ped0t90aqepzwdxewvlw2edrrwfwzt5" timestamp="1726187397"&gt;373&lt;/key&gt;&lt;/foreign-keys&gt;&lt;ref-type name="Report"&gt;27&lt;/ref-type&gt;&lt;contributors&gt;&lt;authors&gt;&lt;author&gt;Sahni, Nikhil&lt;/author&gt;&lt;author&gt;Stein, George&lt;/author&gt;&lt;author&gt;Zemmel, Rodney&lt;/author&gt;&lt;author&gt;Cutler, David M&lt;/author&gt;&lt;/authors&gt;&lt;/contributors&gt;&lt;titles&gt;&lt;title&gt;The potential impact of artificial intelligence on healthcare spending&lt;/title&gt;&lt;/titles&gt;&lt;pages&gt;49-86&lt;/pages&gt;&lt;dates&gt;&lt;year&gt;2023&lt;/year&gt;&lt;/dates&gt;&lt;publisher&gt;National Bureau of Economic Research Cambridge, MA, USA:&lt;/publisher&gt;&lt;urls&gt;&lt;related-urls&gt;&lt;url&gt;https://scholar.harvard.edu/cutler/publications/potential-impact-artificial-intelligence-healthcare-spending-0&lt;/url&gt;&lt;/related-urls&gt;&lt;/urls&gt;&lt;access-date&gt;09-12-2024&lt;/access-date&gt;&lt;/record&gt;&lt;/Cite&gt;&lt;/EndNote&gt;</w:instrText>
      </w:r>
      <w:r w:rsidR="003E5CB3" w:rsidRPr="004243EB">
        <w:fldChar w:fldCharType="separate"/>
      </w:r>
      <w:r w:rsidR="003E5CB3" w:rsidRPr="004243EB">
        <w:rPr>
          <w:noProof/>
        </w:rPr>
        <w:t>[16]</w:t>
      </w:r>
      <w:r w:rsidR="003E5CB3" w:rsidRPr="004243EB">
        <w:fldChar w:fldCharType="end"/>
      </w:r>
    </w:p>
    <w:p w14:paraId="326CBA3E" w14:textId="77777777" w:rsidR="003E5CB3" w:rsidRPr="004243EB" w:rsidRDefault="003E5CB3" w:rsidP="00756214">
      <w:pPr>
        <w:jc w:val="both"/>
      </w:pPr>
    </w:p>
    <w:p w14:paraId="2508CB92" w14:textId="3CD67480" w:rsidR="00756214" w:rsidRPr="004243EB" w:rsidRDefault="00756214" w:rsidP="00756214">
      <w:pPr>
        <w:jc w:val="both"/>
        <w:rPr>
          <w:b/>
          <w:bCs/>
        </w:rPr>
      </w:pPr>
      <w:r w:rsidRPr="004243EB">
        <w:rPr>
          <w:b/>
          <w:bCs/>
        </w:rPr>
        <w:t xml:space="preserve">Impact of AI </w:t>
      </w:r>
      <w:r w:rsidR="00AF4F08" w:rsidRPr="004243EB">
        <w:rPr>
          <w:b/>
          <w:bCs/>
        </w:rPr>
        <w:t>on</w:t>
      </w:r>
      <w:r w:rsidRPr="004243EB">
        <w:rPr>
          <w:b/>
          <w:bCs/>
        </w:rPr>
        <w:t xml:space="preserve"> Healthcare </w:t>
      </w:r>
      <w:r w:rsidR="00CE5F32">
        <w:rPr>
          <w:b/>
          <w:bCs/>
        </w:rPr>
        <w:t>S</w:t>
      </w:r>
      <w:r w:rsidRPr="004243EB">
        <w:rPr>
          <w:b/>
          <w:bCs/>
        </w:rPr>
        <w:t xml:space="preserve">pending and </w:t>
      </w:r>
      <w:r w:rsidR="00CE5F32">
        <w:rPr>
          <w:b/>
          <w:bCs/>
        </w:rPr>
        <w:t>S</w:t>
      </w:r>
      <w:r w:rsidRPr="004243EB">
        <w:rPr>
          <w:b/>
          <w:bCs/>
        </w:rPr>
        <w:t>avings</w:t>
      </w:r>
    </w:p>
    <w:p w14:paraId="2514BD33" w14:textId="2D5330B6" w:rsidR="00756214" w:rsidRPr="004243EB" w:rsidRDefault="00756214" w:rsidP="00756214">
      <w:pPr>
        <w:jc w:val="both"/>
      </w:pPr>
      <w:r w:rsidRPr="004243EB">
        <w:t xml:space="preserve">In all our previous discussions, we have seen how AI is helping the healthcare industry. </w:t>
      </w:r>
      <w:r w:rsidR="00AF4F08" w:rsidRPr="004243EB">
        <w:t>There</w:t>
      </w:r>
      <w:r w:rsidRPr="004243EB">
        <w:t xml:space="preserve"> is no doubt that AI in healthcare driven by </w:t>
      </w:r>
      <w:r w:rsidR="00AF4F08" w:rsidRPr="004243EB">
        <w:t>cutting-edge</w:t>
      </w:r>
      <w:r w:rsidRPr="004243EB">
        <w:t xml:space="preserve"> technologies has improved the healthcare sector by reducing the </w:t>
      </w:r>
      <w:r w:rsidR="00AF4F08" w:rsidRPr="004243EB">
        <w:t>labor</w:t>
      </w:r>
      <w:r w:rsidRPr="004243EB">
        <w:t xml:space="preserve"> force, the extra hours</w:t>
      </w:r>
      <w:r w:rsidR="00AF4F08" w:rsidRPr="004243EB">
        <w:t>,</w:t>
      </w:r>
      <w:r w:rsidRPr="004243EB">
        <w:t xml:space="preserve"> and the time spent on one particular task. Various research and reports have found that AI is</w:t>
      </w:r>
      <w:r w:rsidR="00A86A93">
        <w:t xml:space="preserve"> </w:t>
      </w:r>
      <w:r w:rsidRPr="004243EB">
        <w:t xml:space="preserve">helping the healthcare industry </w:t>
      </w:r>
      <w:r w:rsidR="00AC0D88">
        <w:t>with</w:t>
      </w:r>
      <w:r w:rsidRPr="004243EB">
        <w:t xml:space="preserve"> </w:t>
      </w:r>
      <w:r w:rsidR="00AC0D88">
        <w:t>expenditures</w:t>
      </w:r>
      <w:r w:rsidR="00AE0A6E">
        <w:t xml:space="preserve"> and </w:t>
      </w:r>
      <w:r w:rsidR="00E66B3A">
        <w:t xml:space="preserve">reserving </w:t>
      </w:r>
      <w:r w:rsidR="00B724BF">
        <w:t>funds</w:t>
      </w:r>
      <w:r w:rsidRPr="004243EB">
        <w:t xml:space="preserve">. The infamous ChatGPT long back has passed the U.S. medical licensing exam, authored </w:t>
      </w:r>
      <w:r w:rsidR="00AF4F08" w:rsidRPr="004243EB">
        <w:t>several</w:t>
      </w:r>
      <w:r w:rsidRPr="004243EB">
        <w:t xml:space="preserve"> scientific papers</w:t>
      </w:r>
      <w:r w:rsidR="00AF4F08" w:rsidRPr="004243EB">
        <w:t>,</w:t>
      </w:r>
      <w:r w:rsidRPr="004243EB">
        <w:t xml:space="preserve"> and is being used to appeal insurance denials, hinting at real-world applications for the algorithms.</w:t>
      </w:r>
    </w:p>
    <w:p w14:paraId="6885BBAF" w14:textId="01B0BFF9" w:rsidR="00756214" w:rsidRPr="004243EB" w:rsidRDefault="00756214" w:rsidP="00756214">
      <w:pPr>
        <w:jc w:val="both"/>
      </w:pPr>
      <w:r w:rsidRPr="004243EB">
        <w:t>The extensive report on the potential impact of AI in healthcare suggests significant economic and operational benefits through AI integration</w:t>
      </w:r>
      <w:r w:rsidR="00966BE6" w:rsidRPr="004243EB">
        <w:t>:</w:t>
      </w:r>
    </w:p>
    <w:p w14:paraId="6D7E263A" w14:textId="65FB0BFA" w:rsidR="00756214" w:rsidRPr="004243EB" w:rsidRDefault="00756214" w:rsidP="003D19D9">
      <w:pPr>
        <w:pStyle w:val="ListParagraph"/>
        <w:numPr>
          <w:ilvl w:val="0"/>
          <w:numId w:val="24"/>
        </w:numPr>
        <w:jc w:val="both"/>
      </w:pPr>
      <w:r w:rsidRPr="004243EB">
        <w:rPr>
          <w:b/>
          <w:bCs/>
        </w:rPr>
        <w:t>AI-Driven Cost Savings:</w:t>
      </w:r>
      <w:r w:rsidRPr="004243EB">
        <w:t xml:space="preserve"> AI could result in annual savings ranging from $200 billion to $360 billion in the US healthcare system. This is achieved by enhancing various processes across hospitals, physician groups, and insurance companies, leading to reductions in both administrative and medical costs.</w:t>
      </w:r>
    </w:p>
    <w:p w14:paraId="1B8D705D" w14:textId="594E516F" w:rsidR="00756214" w:rsidRPr="004243EB" w:rsidRDefault="00756214" w:rsidP="003D19D9">
      <w:pPr>
        <w:pStyle w:val="ListParagraph"/>
        <w:numPr>
          <w:ilvl w:val="0"/>
          <w:numId w:val="24"/>
        </w:numPr>
        <w:jc w:val="both"/>
      </w:pPr>
      <w:r w:rsidRPr="004243EB">
        <w:rPr>
          <w:b/>
          <w:bCs/>
        </w:rPr>
        <w:t>Enhancing Clinical Operations</w:t>
      </w:r>
      <w:r w:rsidRPr="004243EB">
        <w:t>: AI applications are noted for their potential to streamline hospital operations. This includes improving the efficiency of operating rooms, enhancing patient scheduling and flow, and better resource management, which can lead to substantial cost reductions and improved service delivery.</w:t>
      </w:r>
    </w:p>
    <w:p w14:paraId="1C1C6BD7" w14:textId="2ACB5C19" w:rsidR="00756214" w:rsidRPr="004243EB" w:rsidRDefault="00756214" w:rsidP="003D19D9">
      <w:pPr>
        <w:pStyle w:val="ListParagraph"/>
        <w:numPr>
          <w:ilvl w:val="0"/>
          <w:numId w:val="24"/>
        </w:numPr>
        <w:jc w:val="both"/>
      </w:pPr>
      <w:r w:rsidRPr="004243EB">
        <w:rPr>
          <w:b/>
          <w:bCs/>
        </w:rPr>
        <w:t>Administrative Efficiency:</w:t>
      </w:r>
      <w:r w:rsidRPr="004243EB">
        <w:t xml:space="preserve"> AI can automate many administrative tasks currently consuming a significant portion of healthcare spending. Examples include automated patient billing, claims processing, and insurance operations, which can greatly reduce overhead costs.</w:t>
      </w:r>
    </w:p>
    <w:p w14:paraId="0961D899" w14:textId="71DAFEF6" w:rsidR="00756214" w:rsidRPr="004243EB" w:rsidRDefault="00756214" w:rsidP="003D19D9">
      <w:pPr>
        <w:pStyle w:val="ListParagraph"/>
        <w:numPr>
          <w:ilvl w:val="0"/>
          <w:numId w:val="24"/>
        </w:numPr>
        <w:jc w:val="both"/>
      </w:pPr>
      <w:r w:rsidRPr="004243EB">
        <w:rPr>
          <w:b/>
          <w:bCs/>
        </w:rPr>
        <w:t>Predictive Healthcare:</w:t>
      </w:r>
      <w:r w:rsidRPr="004243EB">
        <w:t xml:space="preserve"> AI technologies can leverage data to predict patient trends and outcomes, enhancing preventive care and managing chronic diseases more effectively. This not only improves patient health but also reduces costs by minimizing the need for expensive emergency care and lengthy hospital stays.</w:t>
      </w:r>
    </w:p>
    <w:p w14:paraId="09BF0F9F" w14:textId="23D3A78A" w:rsidR="00756214" w:rsidRPr="004243EB" w:rsidRDefault="00756214" w:rsidP="003D19D9">
      <w:pPr>
        <w:pStyle w:val="ListParagraph"/>
        <w:numPr>
          <w:ilvl w:val="0"/>
          <w:numId w:val="24"/>
        </w:numPr>
        <w:jc w:val="both"/>
      </w:pPr>
      <w:r w:rsidRPr="004243EB">
        <w:rPr>
          <w:b/>
          <w:bCs/>
        </w:rPr>
        <w:t>AI in Diagnostics and Treatment:</w:t>
      </w:r>
      <w:r w:rsidRPr="004243EB">
        <w:t xml:space="preserve"> AI is increasingly used to support diagnostic processes, such as image analysis and interpretation in radiology, which can expedite diagnoses and reduce the likelihood of errors. Moreover, AI can assist in creating personalized treatment plans based on individual patient data, improving treatment effectiveness.</w:t>
      </w:r>
    </w:p>
    <w:p w14:paraId="01C6F66C" w14:textId="4D48931A" w:rsidR="00756214" w:rsidRPr="004243EB" w:rsidRDefault="00756214" w:rsidP="003D19D9">
      <w:pPr>
        <w:pStyle w:val="ListParagraph"/>
        <w:numPr>
          <w:ilvl w:val="0"/>
          <w:numId w:val="24"/>
        </w:numPr>
        <w:jc w:val="both"/>
      </w:pPr>
      <w:r w:rsidRPr="004243EB">
        <w:rPr>
          <w:b/>
          <w:bCs/>
        </w:rPr>
        <w:t>Workforce Impact:</w:t>
      </w:r>
      <w:r w:rsidRPr="004243EB">
        <w:t xml:space="preserve"> AI is also expected to impact the healthcare workforce by automating routine tasks, allowing healthcare professionals to focus more on patient care rather than administrative duties. This could lead to job shifts within the sector but also </w:t>
      </w:r>
      <w:r w:rsidR="00AF4F08" w:rsidRPr="004243EB">
        <w:t>open</w:t>
      </w:r>
      <w:r w:rsidRPr="004243EB">
        <w:t xml:space="preserve"> up opportunities for more strategic and less task-oriented roles.</w:t>
      </w:r>
    </w:p>
    <w:p w14:paraId="48E82E6D" w14:textId="18CA8F66" w:rsidR="00756214" w:rsidRPr="004243EB" w:rsidRDefault="00756214" w:rsidP="003D19D9">
      <w:pPr>
        <w:pStyle w:val="ListParagraph"/>
        <w:numPr>
          <w:ilvl w:val="0"/>
          <w:numId w:val="24"/>
        </w:numPr>
        <w:jc w:val="both"/>
      </w:pPr>
      <w:r w:rsidRPr="004243EB">
        <w:rPr>
          <w:b/>
          <w:bCs/>
        </w:rPr>
        <w:lastRenderedPageBreak/>
        <w:t>Challenges and Barriers:</w:t>
      </w:r>
      <w:r w:rsidRPr="004243EB">
        <w:t xml:space="preserve"> The report also addresses the challenges of AI integration, including the need for significant upfront investment in technology and training, potential job displacement concerns, and the ethical and regulatory implications of using AI in healthcare.</w:t>
      </w:r>
    </w:p>
    <w:p w14:paraId="0E49F75A" w14:textId="2EF20B0B" w:rsidR="00756214" w:rsidRPr="004243EB" w:rsidRDefault="00756214" w:rsidP="003D19D9">
      <w:pPr>
        <w:pStyle w:val="ListParagraph"/>
        <w:numPr>
          <w:ilvl w:val="0"/>
          <w:numId w:val="24"/>
        </w:numPr>
        <w:jc w:val="both"/>
      </w:pPr>
      <w:r w:rsidRPr="004243EB">
        <w:rPr>
          <w:b/>
          <w:bCs/>
        </w:rPr>
        <w:t>Strategic Implementation:</w:t>
      </w:r>
      <w:r w:rsidRPr="004243EB">
        <w:t xml:space="preserve"> For AI to deliver these benefits, strategic implementation is crucial, including adopting new technology models, training healthcare staff to work effectively with AI tools, and ensuring robust data management and governance structures are in place.</w:t>
      </w:r>
    </w:p>
    <w:p w14:paraId="71FCB5F9" w14:textId="4D960453" w:rsidR="00756214" w:rsidRPr="004243EB" w:rsidRDefault="00756214" w:rsidP="00756214">
      <w:pPr>
        <w:pStyle w:val="ListParagraph"/>
        <w:numPr>
          <w:ilvl w:val="0"/>
          <w:numId w:val="24"/>
        </w:numPr>
        <w:jc w:val="both"/>
      </w:pPr>
      <w:r w:rsidRPr="004243EB">
        <w:rPr>
          <w:b/>
          <w:bCs/>
        </w:rPr>
        <w:t>Long-Term Benefits:</w:t>
      </w:r>
      <w:r w:rsidRPr="004243EB">
        <w:t xml:space="preserve"> Beyond immediate cost savings and operational efficiencies, AI has the potential to transform long-term healthcare delivery. This includes enhancing patient outcomes, facilitating innovative medical research, and supporting public health monitoring and response strategies.</w:t>
      </w:r>
      <w:r w:rsidR="005C424D" w:rsidRPr="004243EB">
        <w:fldChar w:fldCharType="begin"/>
      </w:r>
      <w:r w:rsidR="000065D9">
        <w:instrText xml:space="preserve"> ADDIN EN.CITE &lt;EndNote&gt;&lt;Cite&gt;&lt;Year&gt;2023&lt;/Year&gt;&lt;RecNum&gt;374&lt;/RecNum&gt;&lt;DisplayText&gt;[17]&lt;/DisplayText&gt;&lt;record&gt;&lt;rec-number&gt;374&lt;/rec-number&gt;&lt;foreign-keys&gt;&lt;key app="EN" db-id="waz95ped0t90aqepzwdxewvlw2edrrwfwzt5" timestamp="1726187807"&gt;374&lt;/key&gt;&lt;/foreign-keys&gt;&lt;ref-type name="Electronic Article"&gt;43&lt;/ref-type&gt;&lt;contributors&gt;&lt;/contributors&gt;&lt;titles&gt;&lt;title&gt;AI revolution: productivity boom and beyond&lt;/title&gt;&lt;/titles&gt;&lt;section&gt;11 Mar, 2024&lt;/section&gt;&lt;dates&gt;&lt;year&gt;2023&lt;/year&gt;&lt;pub-dates&gt;&lt;date&gt;09-12-2024&lt;/date&gt;&lt;/pub-dates&gt;&lt;/dates&gt;&lt;publisher&gt;Barclays&lt;/publisher&gt;&lt;urls&gt;&lt;related-urls&gt;&lt;url&gt;https://www.ib.barclays/our-insights/AI-productivity-boom.html/?cid=paidsearch-textads_google_google_themes_ai-revolution_us_ai&lt;/url&gt;&lt;/related-urls&gt;&lt;/urls&gt;&lt;/record&gt;&lt;/Cite&gt;&lt;/EndNote&gt;</w:instrText>
      </w:r>
      <w:r w:rsidR="005C424D" w:rsidRPr="004243EB">
        <w:fldChar w:fldCharType="separate"/>
      </w:r>
      <w:r w:rsidR="005C424D" w:rsidRPr="004243EB">
        <w:rPr>
          <w:noProof/>
        </w:rPr>
        <w:t>[17]</w:t>
      </w:r>
      <w:r w:rsidR="005C424D" w:rsidRPr="004243EB">
        <w:fldChar w:fldCharType="end"/>
      </w:r>
    </w:p>
    <w:p w14:paraId="6FCF1884" w14:textId="05E16F10" w:rsidR="007722A3" w:rsidRDefault="00756214" w:rsidP="00756214">
      <w:pPr>
        <w:jc w:val="both"/>
      </w:pPr>
      <w:r w:rsidRPr="004243EB">
        <w:t>Overall, the integration of AI in healthcare promises significant advantages in cost savings, operational efficiency, and improved patient care. However, realizing these benefits requires overcoming substantial challenges, particularly in terms of investment, workforce adaptation, and regulatory compliance.</w:t>
      </w:r>
    </w:p>
    <w:p w14:paraId="218ECDEB" w14:textId="77777777" w:rsidR="00467F82" w:rsidRPr="004243EB" w:rsidRDefault="00467F82" w:rsidP="00756214">
      <w:pPr>
        <w:jc w:val="both"/>
      </w:pPr>
    </w:p>
    <w:p w14:paraId="2AA5DBBC" w14:textId="291C3D93" w:rsidR="00756214" w:rsidRPr="00467F82" w:rsidRDefault="00756214" w:rsidP="00756214">
      <w:pPr>
        <w:jc w:val="both"/>
        <w:rPr>
          <w:b/>
          <w:bCs/>
        </w:rPr>
      </w:pPr>
      <w:r w:rsidRPr="004243EB">
        <w:rPr>
          <w:b/>
          <w:bCs/>
        </w:rPr>
        <w:t xml:space="preserve">How AI is Changing the Health Insurance Industry </w:t>
      </w:r>
    </w:p>
    <w:p w14:paraId="19F85796" w14:textId="77777777" w:rsidR="006F7078" w:rsidRPr="004243EB" w:rsidRDefault="00756214" w:rsidP="006F7078">
      <w:pPr>
        <w:pStyle w:val="ListParagraph"/>
        <w:numPr>
          <w:ilvl w:val="0"/>
          <w:numId w:val="21"/>
        </w:numPr>
        <w:jc w:val="both"/>
      </w:pPr>
      <w:r w:rsidRPr="004243EB">
        <w:rPr>
          <w:b/>
          <w:bCs/>
        </w:rPr>
        <w:t>Health Maintenance Organization (HMO):</w:t>
      </w:r>
      <w:r w:rsidRPr="004243EB">
        <w:t xml:space="preserve"> An HMO provides healthcare services through a network of providers who agree to offer services to members. It emphasizes preventive care and typically requires members to choose a primary care physician (PCP) who coordinates all healthcare services and provides referrals to specialists within the network. HMO plans often offer lower premiums and </w:t>
      </w:r>
      <w:r w:rsidR="0083733B" w:rsidRPr="004243EB">
        <w:t>copays but</w:t>
      </w:r>
      <w:r w:rsidRPr="004243EB">
        <w:t xml:space="preserve"> restrict your ability to see providers outside the network.</w:t>
      </w:r>
    </w:p>
    <w:p w14:paraId="13FFB5B8" w14:textId="77777777" w:rsidR="006F7078" w:rsidRPr="004243EB" w:rsidRDefault="00756214" w:rsidP="006F7078">
      <w:pPr>
        <w:pStyle w:val="ListParagraph"/>
        <w:numPr>
          <w:ilvl w:val="0"/>
          <w:numId w:val="21"/>
        </w:numPr>
        <w:jc w:val="both"/>
      </w:pPr>
      <w:r w:rsidRPr="004243EB">
        <w:rPr>
          <w:b/>
          <w:bCs/>
        </w:rPr>
        <w:t>Preferred Provider Organization (PPO): A</w:t>
      </w:r>
      <w:r w:rsidRPr="004243EB">
        <w:t xml:space="preserve"> PPO offers more flexibility in selecting a healthcare provider. Members of a PPO can see any healthcare provider they choose, either inside or outside of their network, without a referral. Seeing providers within the network usually results in lower out-of-pocket costs, while going outside the network increases those costs. This plan suits those who desire greater control over their healthcare choices.</w:t>
      </w:r>
    </w:p>
    <w:p w14:paraId="73EF7B0A" w14:textId="77777777" w:rsidR="006F7078" w:rsidRPr="004243EB" w:rsidRDefault="00756214" w:rsidP="006F7078">
      <w:pPr>
        <w:pStyle w:val="ListParagraph"/>
        <w:numPr>
          <w:ilvl w:val="0"/>
          <w:numId w:val="21"/>
        </w:numPr>
        <w:jc w:val="both"/>
      </w:pPr>
      <w:r w:rsidRPr="004243EB">
        <w:rPr>
          <w:b/>
          <w:bCs/>
        </w:rPr>
        <w:t>Exclusive Provider Organization (EPO):</w:t>
      </w:r>
      <w:r w:rsidRPr="004243EB">
        <w:t xml:space="preserve"> An EPO is a hybrid model that blends elements of HMO and PPO plans. Like HMOs, members must stick to the plan’s network of providers for their services to be covered, but like PPOs, no referrals are needed to see specialists. EPO plans work well for individuals who value network discounts and do not mind the limitation of staying within a specific network without needing referrals.</w:t>
      </w:r>
    </w:p>
    <w:p w14:paraId="7FBFC7B7" w14:textId="77777777" w:rsidR="006F7078" w:rsidRPr="004243EB" w:rsidRDefault="00756214" w:rsidP="006F7078">
      <w:pPr>
        <w:pStyle w:val="ListParagraph"/>
        <w:numPr>
          <w:ilvl w:val="0"/>
          <w:numId w:val="21"/>
        </w:numPr>
        <w:jc w:val="both"/>
      </w:pPr>
      <w:r w:rsidRPr="004243EB">
        <w:rPr>
          <w:b/>
          <w:bCs/>
        </w:rPr>
        <w:t>Point of Service (POS):</w:t>
      </w:r>
      <w:r w:rsidRPr="004243EB">
        <w:t xml:space="preserve"> A POS plan combines aspects of both HMOs and PPOs. You choose a primary care physician who coordinates your care and can refer you to other network providers. However, you also have the option to seek services outside the network at a higher cost. This plan provides a balance between managed care and the freedom to choose providers.</w:t>
      </w:r>
    </w:p>
    <w:p w14:paraId="317C5B80" w14:textId="77777777" w:rsidR="006F7078" w:rsidRPr="004243EB" w:rsidRDefault="00756214" w:rsidP="006F7078">
      <w:pPr>
        <w:pStyle w:val="ListParagraph"/>
        <w:numPr>
          <w:ilvl w:val="0"/>
          <w:numId w:val="21"/>
        </w:numPr>
        <w:jc w:val="both"/>
      </w:pPr>
      <w:r w:rsidRPr="004243EB">
        <w:rPr>
          <w:b/>
          <w:bCs/>
        </w:rPr>
        <w:t>Catastrophic Health Insurance:</w:t>
      </w:r>
      <w:r w:rsidRPr="004243EB">
        <w:t xml:space="preserve"> Designed primarily for the young and those in excellent health, catastrophic health insurance covers essential health benefits but has </w:t>
      </w:r>
      <w:r w:rsidRPr="004243EB">
        <w:lastRenderedPageBreak/>
        <w:t>a very high deductible. This type of insurance is designed to provide an emergency safety net for unforeseen, severe health conditions.</w:t>
      </w:r>
    </w:p>
    <w:p w14:paraId="0ABE3A29" w14:textId="3EE3F5FF" w:rsidR="00756214" w:rsidRPr="004243EB" w:rsidRDefault="00756214" w:rsidP="00756214">
      <w:pPr>
        <w:pStyle w:val="ListParagraph"/>
        <w:numPr>
          <w:ilvl w:val="0"/>
          <w:numId w:val="21"/>
        </w:numPr>
        <w:jc w:val="both"/>
      </w:pPr>
      <w:r w:rsidRPr="004243EB">
        <w:rPr>
          <w:b/>
          <w:bCs/>
        </w:rPr>
        <w:t>Medicare and Medicaid:</w:t>
      </w:r>
      <w:r w:rsidRPr="004243EB">
        <w:t xml:space="preserve"> Government-funded programs designed to help specific groups of people—Medicare primarily serves those over 65 and certain younger individuals with disabilities, while Medicaid assists low-income families and individuals, covering services such as hospital visits, doctor consultations, and long-term medical care.</w:t>
      </w:r>
      <w:r w:rsidR="008049CE" w:rsidRPr="004243EB">
        <w:fldChar w:fldCharType="begin"/>
      </w:r>
      <w:r w:rsidR="00812144">
        <w:instrText xml:space="preserve"> ADDIN EN.CITE &lt;EndNote&gt;&lt;Cite&gt;&lt;Author&gt;Elizabeth Walker&lt;/Author&gt;&lt;Year&gt;2024&lt;/Year&gt;&lt;RecNum&gt;375&lt;/RecNum&gt;&lt;DisplayText&gt;[18]&lt;/DisplayText&gt;&lt;record&gt;&lt;rec-number&gt;375&lt;/rec-number&gt;&lt;foreign-keys&gt;&lt;key app="EN" db-id="waz95ped0t90aqepzwdxewvlw2edrrwfwzt5" timestamp="1726188212"&gt;375&lt;/key&gt;&lt;/foreign-keys&gt;&lt;ref-type name="Electronic Article"&gt;43&lt;/ref-type&gt;&lt;contributors&gt;&lt;authors&gt;&lt;author&gt;Elizabeth Walker,&lt;/author&gt;&lt;/authors&gt;&lt;/contributors&gt;&lt;titles&gt;&lt;title&gt;Common types of health insurance plans&lt;/title&gt;&lt;/titles&gt;&lt;section&gt;6 September, 2024&lt;/section&gt;&lt;dates&gt;&lt;year&gt;2024&lt;/year&gt;&lt;pub-dates&gt;&lt;date&gt;09-12-2024&lt;/date&gt;&lt;/pub-dates&gt;&lt;/dates&gt;&lt;publisher&gt;People Keep&lt;/publisher&gt;&lt;urls&gt;&lt;related-urls&gt;&lt;url&gt;https://www.peoplekeep.com/blog/common-types-of-health-insurance-plans&lt;/url&gt;&lt;/related-urls&gt;&lt;/urls&gt;&lt;/record&gt;&lt;/Cite&gt;&lt;/EndNote&gt;</w:instrText>
      </w:r>
      <w:r w:rsidR="008049CE" w:rsidRPr="004243EB">
        <w:fldChar w:fldCharType="separate"/>
      </w:r>
      <w:r w:rsidR="008049CE" w:rsidRPr="004243EB">
        <w:rPr>
          <w:noProof/>
        </w:rPr>
        <w:t>[18]</w:t>
      </w:r>
      <w:r w:rsidR="008049CE" w:rsidRPr="004243EB">
        <w:fldChar w:fldCharType="end"/>
      </w:r>
    </w:p>
    <w:p w14:paraId="6D9B3BDE" w14:textId="5A105C58" w:rsidR="00FC1656" w:rsidRDefault="00756214" w:rsidP="00756214">
      <w:pPr>
        <w:jc w:val="both"/>
      </w:pPr>
      <w:r w:rsidRPr="004243EB">
        <w:t>Each of these types of healthcare insurance offers different levels of coverage, flexibility, and cost, catering to various healthcare needs and personal preferences.</w:t>
      </w:r>
    </w:p>
    <w:p w14:paraId="42FA127F" w14:textId="77777777" w:rsidR="00CD70AE" w:rsidRPr="004243EB" w:rsidRDefault="00CD70AE" w:rsidP="00756214">
      <w:pPr>
        <w:jc w:val="both"/>
      </w:pPr>
    </w:p>
    <w:p w14:paraId="743E0022" w14:textId="7F42AE1F" w:rsidR="00756214" w:rsidRPr="004243EB" w:rsidRDefault="00756214" w:rsidP="009F299F">
      <w:pPr>
        <w:jc w:val="both"/>
        <w:rPr>
          <w:b/>
          <w:bCs/>
        </w:rPr>
      </w:pPr>
      <w:r w:rsidRPr="004243EB">
        <w:rPr>
          <w:b/>
          <w:bCs/>
        </w:rPr>
        <w:t>Challenges faced by healthcare insurance providers</w:t>
      </w:r>
    </w:p>
    <w:p w14:paraId="09981FD3" w14:textId="40C9207F" w:rsidR="00756214" w:rsidRPr="004243EB" w:rsidRDefault="00756214" w:rsidP="003D19D9">
      <w:pPr>
        <w:pStyle w:val="ListParagraph"/>
        <w:numPr>
          <w:ilvl w:val="0"/>
          <w:numId w:val="26"/>
        </w:numPr>
        <w:jc w:val="both"/>
      </w:pPr>
      <w:r w:rsidRPr="004243EB">
        <w:rPr>
          <w:b/>
          <w:bCs/>
        </w:rPr>
        <w:t>Shifting Consumer Expectations:</w:t>
      </w:r>
      <w:r w:rsidRPr="004243EB">
        <w:t xml:space="preserve"> Modern consumers, empowered by technology and increased access to information, demand digital-first services, transparency in coverage and costs, personalized insurance plans, and integrated care options. They prefer value-based care models that emphasize preventive health and wellness over traditional service-focused plans.</w:t>
      </w:r>
    </w:p>
    <w:p w14:paraId="2C09A4B7" w14:textId="391DBC7B" w:rsidR="00756214" w:rsidRPr="004243EB" w:rsidRDefault="00756214" w:rsidP="003D19D9">
      <w:pPr>
        <w:pStyle w:val="ListParagraph"/>
        <w:numPr>
          <w:ilvl w:val="0"/>
          <w:numId w:val="26"/>
        </w:numPr>
        <w:jc w:val="both"/>
      </w:pPr>
      <w:r w:rsidRPr="004243EB">
        <w:rPr>
          <w:b/>
          <w:bCs/>
        </w:rPr>
        <w:t>Rising Costs:</w:t>
      </w:r>
      <w:r w:rsidRPr="004243EB">
        <w:t xml:space="preserve"> Factors such as an aging population and economic fluctuations are pushing healthcare costs upward. The aging demographic not only increases the demand for medical services but also shifts profit pools towards government segments like Medicare Advantage. Economic downturns lead to a rise in self-insured entities, squeezing insurer margins further.</w:t>
      </w:r>
    </w:p>
    <w:p w14:paraId="0900C9C4" w14:textId="16358403" w:rsidR="00756214" w:rsidRPr="004243EB" w:rsidRDefault="00756214" w:rsidP="003D19D9">
      <w:pPr>
        <w:pStyle w:val="ListParagraph"/>
        <w:numPr>
          <w:ilvl w:val="0"/>
          <w:numId w:val="26"/>
        </w:numPr>
        <w:jc w:val="both"/>
      </w:pPr>
      <w:r w:rsidRPr="004243EB">
        <w:rPr>
          <w:b/>
          <w:bCs/>
        </w:rPr>
        <w:t>Increased Utilization:</w:t>
      </w:r>
      <w:r w:rsidRPr="004243EB">
        <w:t xml:space="preserve"> Advances in medical treatments, while effective, are driving up costs significantly. This includes high-cost drugs for broad populations that increase financial pressures on payers.</w:t>
      </w:r>
    </w:p>
    <w:p w14:paraId="7E490A0A" w14:textId="59884426" w:rsidR="00756214" w:rsidRPr="004243EB" w:rsidRDefault="00756214" w:rsidP="003D19D9">
      <w:pPr>
        <w:pStyle w:val="ListParagraph"/>
        <w:numPr>
          <w:ilvl w:val="0"/>
          <w:numId w:val="26"/>
        </w:numPr>
        <w:jc w:val="both"/>
      </w:pPr>
      <w:r w:rsidRPr="004243EB">
        <w:rPr>
          <w:b/>
          <w:bCs/>
        </w:rPr>
        <w:t>Cybersecurity Threats:</w:t>
      </w:r>
      <w:r w:rsidRPr="004243EB">
        <w:t xml:space="preserve"> With a massive shift towards digital platforms, the industry faces heightened cybersecurity risks. Insurers are tasked with protecting sensitive customer data against breaches, necessitating substantial investment in robust security measures and staff training.</w:t>
      </w:r>
    </w:p>
    <w:p w14:paraId="5313176B" w14:textId="479E1D41" w:rsidR="00756214" w:rsidRPr="004243EB" w:rsidRDefault="00756214" w:rsidP="003D19D9">
      <w:pPr>
        <w:pStyle w:val="ListParagraph"/>
        <w:numPr>
          <w:ilvl w:val="0"/>
          <w:numId w:val="26"/>
        </w:numPr>
        <w:jc w:val="both"/>
      </w:pPr>
      <w:r w:rsidRPr="004243EB">
        <w:rPr>
          <w:b/>
          <w:bCs/>
        </w:rPr>
        <w:t>Workforce Challenges:</w:t>
      </w:r>
      <w:r w:rsidRPr="004243EB">
        <w:t xml:space="preserve"> The industry faces potential talent shortages as a significant portion of the workforce nears retirement. Moreover, there is a noticeable disinterest in insurance careers among younger generations, compounding the challenge of attracting new talent.</w:t>
      </w:r>
    </w:p>
    <w:p w14:paraId="62FD5315" w14:textId="77777777" w:rsidR="00CD70AE" w:rsidRDefault="00756214" w:rsidP="00756214">
      <w:pPr>
        <w:pStyle w:val="ListParagraph"/>
        <w:numPr>
          <w:ilvl w:val="0"/>
          <w:numId w:val="26"/>
        </w:numPr>
        <w:jc w:val="both"/>
      </w:pPr>
      <w:r w:rsidRPr="004243EB">
        <w:rPr>
          <w:b/>
          <w:bCs/>
        </w:rPr>
        <w:t>Market Consolidation:</w:t>
      </w:r>
      <w:r w:rsidRPr="004243EB">
        <w:t xml:space="preserve"> The health insurance market is becoming increasingly concentrated due to mergers and acquisitions, raising concerns about rising premiums and the need for effective integration strategies post-merger to ensure customer retention and realize cost synergies.</w:t>
      </w:r>
    </w:p>
    <w:p w14:paraId="017019A7" w14:textId="2B694677" w:rsidR="00756214" w:rsidRPr="004243EB" w:rsidRDefault="00756214" w:rsidP="00CD70AE">
      <w:pPr>
        <w:jc w:val="both"/>
      </w:pPr>
      <w:r w:rsidRPr="004243EB">
        <w:t>These dynamics underscore the need for the health insurance sector to adapt and innovate in response to evolving market conditions and consumer needs.</w:t>
      </w:r>
      <w:r w:rsidR="002412AA" w:rsidRPr="004243EB">
        <w:t xml:space="preserve"> </w:t>
      </w:r>
      <w:r w:rsidRPr="004243EB">
        <w:t>As challenges mount in the health insurance industry, companies are increasingly turning to AI to streamline operations and enhance services. Here's how AI is making a difference:</w:t>
      </w:r>
    </w:p>
    <w:p w14:paraId="1CE6E417" w14:textId="53151BA8" w:rsidR="00756214" w:rsidRPr="004243EB" w:rsidRDefault="00756214" w:rsidP="003D19D9">
      <w:pPr>
        <w:pStyle w:val="ListParagraph"/>
        <w:numPr>
          <w:ilvl w:val="0"/>
          <w:numId w:val="27"/>
        </w:numPr>
        <w:jc w:val="both"/>
      </w:pPr>
      <w:r w:rsidRPr="004243EB">
        <w:rPr>
          <w:b/>
          <w:bCs/>
        </w:rPr>
        <w:t>Claims Processing:</w:t>
      </w:r>
      <w:r w:rsidRPr="004243EB">
        <w:t xml:space="preserve"> AI algorithms and machine learning are revolutionizing the claims process by automating data extraction, summarizing information, and detecting fraud, thereby increasing efficiency and accuracy.</w:t>
      </w:r>
    </w:p>
    <w:p w14:paraId="1ADA1E65" w14:textId="6AF05F66" w:rsidR="00756214" w:rsidRPr="004243EB" w:rsidRDefault="00756214" w:rsidP="003D19D9">
      <w:pPr>
        <w:pStyle w:val="ListParagraph"/>
        <w:numPr>
          <w:ilvl w:val="0"/>
          <w:numId w:val="27"/>
        </w:numPr>
        <w:jc w:val="both"/>
      </w:pPr>
      <w:r w:rsidRPr="004243EB">
        <w:rPr>
          <w:b/>
          <w:bCs/>
        </w:rPr>
        <w:lastRenderedPageBreak/>
        <w:t>Personalized Customer Service:</w:t>
      </w:r>
      <w:r w:rsidRPr="004243EB">
        <w:t xml:space="preserve"> By analyzing extensive customer data, AI enables insurers to customize their communications and offerings, meeting individual customer needs more effectively. AI-driven automated messaging keeps policyholders informed about payments and policy changes.</w:t>
      </w:r>
    </w:p>
    <w:p w14:paraId="19272395" w14:textId="480F4984" w:rsidR="00756214" w:rsidRPr="004243EB" w:rsidRDefault="00756214" w:rsidP="003D19D9">
      <w:pPr>
        <w:pStyle w:val="ListParagraph"/>
        <w:numPr>
          <w:ilvl w:val="0"/>
          <w:numId w:val="27"/>
        </w:numPr>
        <w:jc w:val="both"/>
      </w:pPr>
      <w:r w:rsidRPr="004243EB">
        <w:rPr>
          <w:b/>
          <w:bCs/>
        </w:rPr>
        <w:t>Risk Assessment:</w:t>
      </w:r>
      <w:r w:rsidRPr="004243EB">
        <w:t xml:space="preserve"> AI improves the precision of risk assessments and underwriting by analyzing data to identify high-risk individuals. This allows for proactive management of potential health issues, aiding in preventive care and cost control.</w:t>
      </w:r>
    </w:p>
    <w:p w14:paraId="0D8CD8AF" w14:textId="738517C4" w:rsidR="00756214" w:rsidRPr="004243EB" w:rsidRDefault="00756214" w:rsidP="003D19D9">
      <w:pPr>
        <w:pStyle w:val="ListParagraph"/>
        <w:numPr>
          <w:ilvl w:val="0"/>
          <w:numId w:val="27"/>
        </w:numPr>
        <w:jc w:val="both"/>
      </w:pPr>
      <w:r w:rsidRPr="004243EB">
        <w:rPr>
          <w:b/>
          <w:bCs/>
        </w:rPr>
        <w:t>Underwriting:</w:t>
      </w:r>
      <w:r w:rsidRPr="004243EB">
        <w:t xml:space="preserve"> Generative AI streamlines underwriting by analyzing vast datasets to create risk profiles and recommend coverage levels, simplifying and speeding up the process.</w:t>
      </w:r>
      <w:r w:rsidR="005A1A29" w:rsidRPr="004243EB">
        <w:fldChar w:fldCharType="begin"/>
      </w:r>
      <w:r w:rsidR="005A1A29" w:rsidRPr="004243EB">
        <w:instrText xml:space="preserve"> ADDIN EN.CITE &lt;EndNote&gt;&lt;Cite&gt;&lt;Author&gt;Glass&lt;/Author&gt;&lt;Year&gt;2024&lt;/Year&gt;&lt;RecNum&gt;376&lt;/RecNum&gt;&lt;DisplayText&gt;[19]&lt;/DisplayText&gt;&lt;record&gt;&lt;rec-number&gt;376&lt;/rec-number&gt;&lt;foreign-keys&gt;&lt;key app="EN" db-id="waz95ped0t90aqepzwdxewvlw2edrrwfwzt5" timestamp="1726188382"&gt;376&lt;/key&gt;&lt;/foreign-keys&gt;&lt;ref-type name="Electronic Article"&gt;43&lt;/ref-type&gt;&lt;contributors&gt;&lt;authors&gt;&lt;author&gt;Corey Glass&lt;/author&gt;&lt;/authors&gt;&lt;/contributors&gt;&lt;titles&gt;&lt;title&gt;How AI is Changing the Health Insurance Industry in North America&lt;/title&gt;&lt;/titles&gt;&lt;section&gt;14 Mar, 2024&lt;/section&gt;&lt;dates&gt;&lt;year&gt;2024&lt;/year&gt;&lt;pub-dates&gt;&lt;date&gt;09-12-2024&lt;/date&gt;&lt;/pub-dates&gt;&lt;/dates&gt;&lt;urls&gt;&lt;related-urls&gt;&lt;url&gt;https://shibumi.com/blog/ai-changing-health-insurance-industry/&lt;/url&gt;&lt;/related-urls&gt;&lt;/urls&gt;&lt;/record&gt;&lt;/Cite&gt;&lt;/EndNote&gt;</w:instrText>
      </w:r>
      <w:r w:rsidR="005A1A29" w:rsidRPr="004243EB">
        <w:fldChar w:fldCharType="separate"/>
      </w:r>
      <w:r w:rsidR="005A1A29" w:rsidRPr="004243EB">
        <w:rPr>
          <w:noProof/>
        </w:rPr>
        <w:t>[19]</w:t>
      </w:r>
      <w:r w:rsidR="005A1A29" w:rsidRPr="004243EB">
        <w:fldChar w:fldCharType="end"/>
      </w:r>
    </w:p>
    <w:p w14:paraId="7AF72953" w14:textId="77777777" w:rsidR="006E112C" w:rsidRPr="004243EB" w:rsidRDefault="006E112C" w:rsidP="006E112C">
      <w:pPr>
        <w:jc w:val="both"/>
      </w:pPr>
    </w:p>
    <w:p w14:paraId="69A1DC05" w14:textId="77777777" w:rsidR="006E112C" w:rsidRPr="004243EB" w:rsidRDefault="006E112C" w:rsidP="006E112C">
      <w:pPr>
        <w:jc w:val="both"/>
      </w:pPr>
    </w:p>
    <w:p w14:paraId="1EEEDD3B" w14:textId="77777777" w:rsidR="00892EEB" w:rsidRPr="004243EB" w:rsidRDefault="00892EEB" w:rsidP="00636B8B">
      <w:pPr>
        <w:jc w:val="both"/>
      </w:pPr>
    </w:p>
    <w:p w14:paraId="02C05ACC" w14:textId="77777777" w:rsidR="00FC1656" w:rsidRPr="004243EB" w:rsidRDefault="00FC1656" w:rsidP="00636B8B">
      <w:pPr>
        <w:jc w:val="both"/>
      </w:pPr>
    </w:p>
    <w:p w14:paraId="5731921B" w14:textId="77777777" w:rsidR="00A21597" w:rsidRPr="004243EB" w:rsidRDefault="00A21597" w:rsidP="00636B8B">
      <w:pPr>
        <w:jc w:val="both"/>
      </w:pPr>
    </w:p>
    <w:p w14:paraId="6FCE5B88" w14:textId="77777777" w:rsidR="00A21597" w:rsidRPr="004243EB" w:rsidRDefault="00A21597" w:rsidP="00636B8B">
      <w:pPr>
        <w:jc w:val="both"/>
      </w:pPr>
    </w:p>
    <w:p w14:paraId="72B678CB" w14:textId="77777777" w:rsidR="00A21597" w:rsidRPr="004243EB" w:rsidRDefault="00A21597" w:rsidP="00636B8B">
      <w:pPr>
        <w:jc w:val="both"/>
      </w:pPr>
    </w:p>
    <w:p w14:paraId="37A7A1C9" w14:textId="77777777" w:rsidR="00A21597" w:rsidRPr="004243EB" w:rsidRDefault="00A21597" w:rsidP="00636B8B">
      <w:pPr>
        <w:jc w:val="both"/>
      </w:pPr>
    </w:p>
    <w:p w14:paraId="6ED4E1ED" w14:textId="77777777" w:rsidR="00A21597" w:rsidRPr="004243EB" w:rsidRDefault="00A21597" w:rsidP="00636B8B">
      <w:pPr>
        <w:jc w:val="both"/>
      </w:pPr>
    </w:p>
    <w:p w14:paraId="2E86E0C2" w14:textId="307FF749" w:rsidR="003A36A2" w:rsidRDefault="003A36A2" w:rsidP="00636B8B">
      <w:pPr>
        <w:jc w:val="both"/>
      </w:pPr>
    </w:p>
    <w:p w14:paraId="3C2325A4" w14:textId="77777777" w:rsidR="00D7419B" w:rsidRDefault="00D7419B" w:rsidP="00636B8B">
      <w:pPr>
        <w:jc w:val="both"/>
      </w:pPr>
    </w:p>
    <w:p w14:paraId="6DAD1094" w14:textId="77777777" w:rsidR="003A36A2" w:rsidRDefault="003A36A2" w:rsidP="00636B8B">
      <w:pPr>
        <w:jc w:val="both"/>
      </w:pPr>
    </w:p>
    <w:p w14:paraId="4882D9FB" w14:textId="77777777" w:rsidR="003A36A2" w:rsidRDefault="003A36A2" w:rsidP="00636B8B">
      <w:pPr>
        <w:jc w:val="both"/>
      </w:pPr>
    </w:p>
    <w:p w14:paraId="0E007643" w14:textId="77777777" w:rsidR="003A36A2" w:rsidRDefault="003A36A2" w:rsidP="00636B8B">
      <w:pPr>
        <w:jc w:val="both"/>
      </w:pPr>
    </w:p>
    <w:p w14:paraId="0C83DEA4" w14:textId="77777777" w:rsidR="00CD70AE" w:rsidRDefault="00CD70AE" w:rsidP="00636B8B">
      <w:pPr>
        <w:jc w:val="both"/>
      </w:pPr>
    </w:p>
    <w:p w14:paraId="52FA2815" w14:textId="77777777" w:rsidR="00CD70AE" w:rsidRPr="004243EB" w:rsidRDefault="00CD70AE" w:rsidP="00636B8B">
      <w:pPr>
        <w:jc w:val="both"/>
      </w:pPr>
    </w:p>
    <w:p w14:paraId="12ED4E82" w14:textId="77777777" w:rsidR="00A21597" w:rsidRPr="004243EB" w:rsidRDefault="00A21597" w:rsidP="00636B8B">
      <w:pPr>
        <w:jc w:val="both"/>
      </w:pPr>
    </w:p>
    <w:p w14:paraId="7CD147DA" w14:textId="77777777" w:rsidR="00A21597" w:rsidRDefault="00A21597" w:rsidP="00636B8B">
      <w:pPr>
        <w:jc w:val="both"/>
      </w:pPr>
    </w:p>
    <w:p w14:paraId="42801632" w14:textId="77777777" w:rsidR="00467F82" w:rsidRDefault="00467F82" w:rsidP="00636B8B">
      <w:pPr>
        <w:jc w:val="both"/>
      </w:pPr>
    </w:p>
    <w:p w14:paraId="24733704" w14:textId="77777777" w:rsidR="00467F82" w:rsidRPr="004243EB" w:rsidRDefault="00467F82" w:rsidP="00636B8B">
      <w:pPr>
        <w:jc w:val="both"/>
      </w:pPr>
    </w:p>
    <w:p w14:paraId="3E802567" w14:textId="77777777" w:rsidR="00A21597" w:rsidRPr="004243EB" w:rsidRDefault="00A21597" w:rsidP="00636B8B">
      <w:pPr>
        <w:jc w:val="both"/>
      </w:pPr>
    </w:p>
    <w:p w14:paraId="7074A3E5" w14:textId="77777777" w:rsidR="00A21597" w:rsidRPr="004243EB" w:rsidRDefault="00A21597" w:rsidP="00636B8B">
      <w:pPr>
        <w:jc w:val="both"/>
      </w:pPr>
    </w:p>
    <w:p w14:paraId="058284EC" w14:textId="77777777" w:rsidR="00A21597" w:rsidRPr="004243EB" w:rsidRDefault="00A21597" w:rsidP="00636B8B">
      <w:pPr>
        <w:jc w:val="both"/>
      </w:pPr>
    </w:p>
    <w:p w14:paraId="4AEA442D" w14:textId="52625661" w:rsidR="00A21597" w:rsidRDefault="00202426" w:rsidP="00636B8B">
      <w:pPr>
        <w:jc w:val="both"/>
        <w:rPr>
          <w:b/>
          <w:bCs/>
          <w:sz w:val="28"/>
          <w:szCs w:val="28"/>
        </w:rPr>
      </w:pPr>
      <w:r w:rsidRPr="004243EB">
        <w:rPr>
          <w:b/>
          <w:bCs/>
          <w:sz w:val="28"/>
          <w:szCs w:val="28"/>
        </w:rPr>
        <w:lastRenderedPageBreak/>
        <w:t>X</w:t>
      </w:r>
      <w:r w:rsidR="005875CC" w:rsidRPr="004243EB">
        <w:rPr>
          <w:b/>
          <w:bCs/>
          <w:sz w:val="28"/>
          <w:szCs w:val="28"/>
        </w:rPr>
        <w:t>5</w:t>
      </w:r>
      <w:r w:rsidRPr="004243EB">
        <w:rPr>
          <w:b/>
          <w:bCs/>
          <w:sz w:val="28"/>
          <w:szCs w:val="28"/>
        </w:rPr>
        <w:t xml:space="preserve">: </w:t>
      </w:r>
      <w:r w:rsidR="00C63F10" w:rsidRPr="004243EB">
        <w:rPr>
          <w:b/>
          <w:bCs/>
          <w:sz w:val="28"/>
          <w:szCs w:val="28"/>
        </w:rPr>
        <w:t xml:space="preserve">AI-Driven Decision Support Systems – </w:t>
      </w:r>
      <w:r w:rsidR="00A042C8">
        <w:rPr>
          <w:b/>
          <w:bCs/>
          <w:sz w:val="28"/>
          <w:szCs w:val="28"/>
        </w:rPr>
        <w:t>AI and Advanced Diagnostics</w:t>
      </w:r>
      <w:r w:rsidR="00E271E7">
        <w:rPr>
          <w:b/>
          <w:bCs/>
          <w:sz w:val="28"/>
          <w:szCs w:val="28"/>
        </w:rPr>
        <w:t xml:space="preserve"> in Healthcare</w:t>
      </w:r>
    </w:p>
    <w:p w14:paraId="13100969" w14:textId="77777777" w:rsidR="00A038D9" w:rsidRPr="004243EB" w:rsidRDefault="00A038D9" w:rsidP="00636B8B">
      <w:pPr>
        <w:jc w:val="both"/>
        <w:rPr>
          <w:b/>
          <w:bCs/>
          <w:sz w:val="28"/>
          <w:szCs w:val="28"/>
        </w:rPr>
      </w:pPr>
    </w:p>
    <w:p w14:paraId="45099FBB" w14:textId="77777777" w:rsidR="00A038D9" w:rsidRPr="004243EB" w:rsidRDefault="00A038D9" w:rsidP="00A038D9">
      <w:pPr>
        <w:jc w:val="both"/>
        <w:rPr>
          <w:b/>
          <w:bCs/>
        </w:rPr>
      </w:pPr>
      <w:r w:rsidRPr="004243EB">
        <w:rPr>
          <w:b/>
          <w:bCs/>
        </w:rPr>
        <w:t>Advanced Diagnostics in Healthcare</w:t>
      </w:r>
    </w:p>
    <w:p w14:paraId="2A26C2E6" w14:textId="5845C099" w:rsidR="00B20E6E" w:rsidRPr="00B20E6E" w:rsidRDefault="00A038D9" w:rsidP="00B20E6E">
      <w:pPr>
        <w:jc w:val="both"/>
      </w:pPr>
      <w:r w:rsidRPr="004243EB">
        <w:t xml:space="preserve">Advanced Diagnostics in Healthcare uses cutting-edge technologies </w:t>
      </w:r>
      <w:r w:rsidR="00DC7B35">
        <w:t>to ensure</w:t>
      </w:r>
      <w:r w:rsidRPr="004243EB">
        <w:t xml:space="preserve"> faster, easier, more efficient, and effective patient care, treatment, and diagnosis. </w:t>
      </w:r>
      <w:r w:rsidR="00B20E6E" w:rsidRPr="00B20E6E">
        <w:t>The real value of advanced diagnostics is in how it gives healthcare providers detailed, accurate insight</w:t>
      </w:r>
      <w:r w:rsidR="003F42C6">
        <w:t>s</w:t>
      </w:r>
      <w:r w:rsidR="00B20E6E" w:rsidRPr="00B20E6E">
        <w:t xml:space="preserve"> into a patient’s condition. With high-tech tools and methods, doctors can gather more precise information, leading to better </w:t>
      </w:r>
      <w:r w:rsidR="00B75EEB">
        <w:t>diagnoses</w:t>
      </w:r>
      <w:r w:rsidR="00B20E6E" w:rsidRPr="00B20E6E">
        <w:t>. This accuracy is crucial—it means patients get the right treatment faster, and that directly translates into better health outcomes.</w:t>
      </w:r>
    </w:p>
    <w:p w14:paraId="72824FD0" w14:textId="77777777" w:rsidR="00B20E6E" w:rsidRPr="00B20E6E" w:rsidRDefault="00B20E6E" w:rsidP="00B20E6E">
      <w:pPr>
        <w:jc w:val="both"/>
      </w:pPr>
      <w:r w:rsidRPr="00B20E6E">
        <w:t>Timeliness is another huge advantage. Quick and efficient diagnosis is key, especially when early treatment can make all the difference. Advanced diagnostic technologies speed up the process, allowing doctors to start treatment sooner and stop diseases from getting worse.</w:t>
      </w:r>
    </w:p>
    <w:p w14:paraId="140D300B" w14:textId="3FF2E5A2" w:rsidR="00B20E6E" w:rsidRPr="00B20E6E" w:rsidRDefault="00B20E6E" w:rsidP="00B20E6E">
      <w:pPr>
        <w:jc w:val="both"/>
      </w:pPr>
      <w:r w:rsidRPr="00B20E6E">
        <w:t xml:space="preserve">Another game-changer with advanced diagnostics is their ability to catch rare or complex conditions that might slip </w:t>
      </w:r>
      <w:r w:rsidR="00CD615F">
        <w:t>through using</w:t>
      </w:r>
      <w:r w:rsidRPr="00B20E6E">
        <w:t xml:space="preserve"> traditional methods. Cutting-edge tech like next-generation sequencing (NGS) and molecular diagnostics can identify specific genetic or molecular markers, leading to more targeted and personalized treatment. The result? Better outcomes for the patient.</w:t>
      </w:r>
    </w:p>
    <w:p w14:paraId="33902355" w14:textId="3A64F6BA" w:rsidR="00B20E6E" w:rsidRDefault="0008325A" w:rsidP="00B20E6E">
      <w:pPr>
        <w:jc w:val="both"/>
      </w:pPr>
      <w:r>
        <w:t>Further,</w:t>
      </w:r>
      <w:r w:rsidR="00B20E6E" w:rsidRPr="00B20E6E">
        <w:t xml:space="preserve"> embracing advanced diagnostics </w:t>
      </w:r>
      <w:r w:rsidR="00F91CA9">
        <w:t>not only gives</w:t>
      </w:r>
      <w:r w:rsidR="00B20E6E" w:rsidRPr="00B20E6E">
        <w:t xml:space="preserve"> better care</w:t>
      </w:r>
      <w:r w:rsidR="00F91CA9">
        <w:t xml:space="preserve"> but also saves</w:t>
      </w:r>
      <w:r w:rsidR="00B20E6E" w:rsidRPr="00B20E6E">
        <w:t xml:space="preserve"> money. Early and accurate diagnosis can prevent complications, reduce hospital stays, and avoid unnecessary treatments, which translates to cost savings for both patients and the healthcare system as a whole.</w:t>
      </w:r>
    </w:p>
    <w:p w14:paraId="025E5366" w14:textId="77777777" w:rsidR="00B75EEB" w:rsidRPr="00B20E6E" w:rsidRDefault="00B75EEB" w:rsidP="00B20E6E">
      <w:pPr>
        <w:jc w:val="both"/>
      </w:pPr>
    </w:p>
    <w:p w14:paraId="182B92DF" w14:textId="77777777" w:rsidR="00A355B5" w:rsidRPr="00B75EEB" w:rsidRDefault="00A355B5" w:rsidP="00A355B5">
      <w:pPr>
        <w:jc w:val="both"/>
        <w:rPr>
          <w:b/>
          <w:bCs/>
        </w:rPr>
      </w:pPr>
      <w:r w:rsidRPr="00B75EEB">
        <w:rPr>
          <w:b/>
          <w:bCs/>
        </w:rPr>
        <w:t xml:space="preserve">Cutting-Edge Diagnostic Technologies </w:t>
      </w:r>
    </w:p>
    <w:p w14:paraId="5AAE2C4F" w14:textId="77777777" w:rsidR="00A355B5" w:rsidRPr="00B20E6E" w:rsidRDefault="00A355B5" w:rsidP="00B045EE">
      <w:pPr>
        <w:jc w:val="both"/>
      </w:pPr>
      <w:r w:rsidRPr="00B20E6E">
        <w:t>Healthcare has been completely</w:t>
      </w:r>
      <w:r>
        <w:t xml:space="preserve"> (if not to the fullest)</w:t>
      </w:r>
      <w:r w:rsidRPr="00B20E6E">
        <w:t xml:space="preserve"> transformed by advancements in diagnostic technology. These innovations are making a huge impact by providing faster and more accurate insights for diagnosis and treatment, improving patient outcomes across the board.</w:t>
      </w:r>
    </w:p>
    <w:p w14:paraId="66E6AE7C" w14:textId="77777777" w:rsidR="00A355B5" w:rsidRPr="00B75EEB" w:rsidRDefault="00A355B5" w:rsidP="00A355B5">
      <w:pPr>
        <w:jc w:val="both"/>
        <w:rPr>
          <w:b/>
          <w:bCs/>
        </w:rPr>
      </w:pPr>
      <w:r w:rsidRPr="00B75EEB">
        <w:rPr>
          <w:b/>
          <w:bCs/>
        </w:rPr>
        <w:t>Molecular Diagnostics</w:t>
      </w:r>
    </w:p>
    <w:p w14:paraId="3AC0B871" w14:textId="77777777" w:rsidR="00A355B5" w:rsidRPr="00B20E6E" w:rsidRDefault="00A355B5" w:rsidP="00A355B5">
      <w:pPr>
        <w:pStyle w:val="ListParagraph"/>
        <w:numPr>
          <w:ilvl w:val="0"/>
          <w:numId w:val="39"/>
        </w:numPr>
        <w:jc w:val="both"/>
      </w:pPr>
      <w:r w:rsidRPr="00B20E6E">
        <w:t xml:space="preserve">Molecular diagnostics focuses on analyzing biological markers at the molecular level. It helps doctors detect genetic changes, gene expression patterns, and protein biomarkers. This tech has revolutionized how we diagnose genetic disorders, </w:t>
      </w:r>
      <w:r>
        <w:t>infectiou</w:t>
      </w:r>
      <w:r w:rsidRPr="00B20E6E">
        <w:t>s diseases, and cancers, paving the way for more personalized treatment plans.</w:t>
      </w:r>
    </w:p>
    <w:p w14:paraId="0E70A863" w14:textId="77777777" w:rsidR="00A355B5" w:rsidRPr="00B75EEB" w:rsidRDefault="00A355B5" w:rsidP="00A355B5">
      <w:pPr>
        <w:jc w:val="both"/>
        <w:rPr>
          <w:b/>
          <w:bCs/>
        </w:rPr>
      </w:pPr>
      <w:r w:rsidRPr="00B75EEB">
        <w:rPr>
          <w:b/>
          <w:bCs/>
        </w:rPr>
        <w:t>Next-Generation Sequencing (NGS)</w:t>
      </w:r>
    </w:p>
    <w:p w14:paraId="12F88F92" w14:textId="77777777" w:rsidR="00A355B5" w:rsidRPr="00B20E6E" w:rsidRDefault="00A355B5" w:rsidP="00A355B5">
      <w:pPr>
        <w:pStyle w:val="ListParagraph"/>
        <w:numPr>
          <w:ilvl w:val="0"/>
          <w:numId w:val="38"/>
        </w:numPr>
        <w:jc w:val="both"/>
      </w:pPr>
      <w:r w:rsidRPr="00B20E6E">
        <w:t>NGS is a high-speed DNA sequencing method that has turned genomics and clinical diagnostics upside down. It allows for rapid sequencing of genomes or specific regions, offering deep insights into disease mechanisms and potential treatment targets. NGS is now crucial for detecting genetic mutations, leading to earlier diagnosis and better-tailored treatments for patients with inherited disorders or cancer.</w:t>
      </w:r>
    </w:p>
    <w:p w14:paraId="64A890F4" w14:textId="77777777" w:rsidR="00A355B5" w:rsidRPr="00B75EEB" w:rsidRDefault="00A355B5" w:rsidP="00A355B5">
      <w:pPr>
        <w:jc w:val="both"/>
        <w:rPr>
          <w:b/>
          <w:bCs/>
        </w:rPr>
      </w:pPr>
      <w:r w:rsidRPr="00B75EEB">
        <w:rPr>
          <w:b/>
          <w:bCs/>
        </w:rPr>
        <w:lastRenderedPageBreak/>
        <w:t>Liquid Biopsies</w:t>
      </w:r>
    </w:p>
    <w:p w14:paraId="31CDD455" w14:textId="77777777" w:rsidR="00A355B5" w:rsidRPr="00B20E6E" w:rsidRDefault="00A355B5" w:rsidP="00A355B5">
      <w:pPr>
        <w:pStyle w:val="ListParagraph"/>
        <w:numPr>
          <w:ilvl w:val="0"/>
          <w:numId w:val="37"/>
        </w:numPr>
        <w:jc w:val="both"/>
      </w:pPr>
      <w:r w:rsidRPr="00B20E6E">
        <w:t>Liquid biopsies are non-invasive tests that analyze fragments of genetic material, such as circulating tumor DNA, in the blood. This offers a comprehensive look at a patient’s tumor without the need for invasive surgery. Liquid biopsies are especially helpful for monitoring treatment response, spotting minimal residual disease, and understanding potential resistance to therapies.</w:t>
      </w:r>
    </w:p>
    <w:p w14:paraId="405785BD" w14:textId="77777777" w:rsidR="00A355B5" w:rsidRPr="00B75EEB" w:rsidRDefault="00A355B5" w:rsidP="00A355B5">
      <w:pPr>
        <w:jc w:val="both"/>
        <w:rPr>
          <w:b/>
          <w:bCs/>
        </w:rPr>
      </w:pPr>
      <w:r w:rsidRPr="00B75EEB">
        <w:rPr>
          <w:b/>
          <w:bCs/>
        </w:rPr>
        <w:t>Molecular Profiling and Genetic Testing</w:t>
      </w:r>
    </w:p>
    <w:p w14:paraId="78B27AB9" w14:textId="77777777" w:rsidR="00A355B5" w:rsidRPr="00B20E6E" w:rsidRDefault="00A355B5" w:rsidP="00A355B5">
      <w:pPr>
        <w:pStyle w:val="ListParagraph"/>
        <w:numPr>
          <w:ilvl w:val="0"/>
          <w:numId w:val="36"/>
        </w:numPr>
        <w:jc w:val="both"/>
      </w:pPr>
      <w:r w:rsidRPr="00B20E6E">
        <w:t>Molecular profiling and genetic testing are key to personalized patient care. These tools help predict how a patient will respond to certain treatments and allow for more precise therapy selection. By understanding each patient’s genetic profile, doctors can choose the most effective treatment strategies.</w:t>
      </w:r>
    </w:p>
    <w:p w14:paraId="721B0DF4" w14:textId="77777777" w:rsidR="00A355B5" w:rsidRPr="00B20E6E" w:rsidRDefault="00A355B5" w:rsidP="00A355B5">
      <w:pPr>
        <w:pStyle w:val="ListParagraph"/>
        <w:numPr>
          <w:ilvl w:val="0"/>
          <w:numId w:val="36"/>
        </w:numPr>
        <w:jc w:val="both"/>
      </w:pPr>
      <w:r w:rsidRPr="00B20E6E">
        <w:t>Genetic testing allows clinicians to identify mutations that might affect how well a treatment works or increase the risk of side effects. With this info, targeted therapies can be chosen that directly address each patient's unique genetic makeup—boosting the success of treatments while cutting down on unnecessary side effects.</w:t>
      </w:r>
    </w:p>
    <w:p w14:paraId="12F3487F" w14:textId="77777777" w:rsidR="00A355B5" w:rsidRPr="00B75EEB" w:rsidRDefault="00A355B5" w:rsidP="00A355B5">
      <w:pPr>
        <w:jc w:val="both"/>
        <w:rPr>
          <w:b/>
          <w:bCs/>
        </w:rPr>
      </w:pPr>
      <w:r w:rsidRPr="00B75EEB">
        <w:rPr>
          <w:b/>
          <w:bCs/>
        </w:rPr>
        <w:t xml:space="preserve">Empowering Patients in Decision-Making  </w:t>
      </w:r>
    </w:p>
    <w:p w14:paraId="1A30F78C" w14:textId="77777777" w:rsidR="00A355B5" w:rsidRPr="00B20E6E" w:rsidRDefault="00A355B5" w:rsidP="00A355B5">
      <w:pPr>
        <w:pStyle w:val="ListParagraph"/>
        <w:numPr>
          <w:ilvl w:val="0"/>
          <w:numId w:val="35"/>
        </w:numPr>
        <w:jc w:val="both"/>
      </w:pPr>
      <w:r w:rsidRPr="00B20E6E">
        <w:t>One of the best parts about advanced diagnostics is how it empowers patients. When patients have access to detailed diagnostic information, they can make more informed decisions about their treatment. This encourages patients to take a more active role in their care and helps build a stronger partnership with their healthcare provider.</w:t>
      </w:r>
    </w:p>
    <w:p w14:paraId="63956D4E" w14:textId="77777777" w:rsidR="00A355B5" w:rsidRPr="00B20E6E" w:rsidRDefault="00A355B5" w:rsidP="00A355B5">
      <w:pPr>
        <w:pStyle w:val="ListParagraph"/>
        <w:numPr>
          <w:ilvl w:val="0"/>
          <w:numId w:val="35"/>
        </w:numPr>
        <w:jc w:val="both"/>
      </w:pPr>
      <w:r w:rsidRPr="00B20E6E">
        <w:t>By involving patients in the decision-making process, healthcare providers can ensure treatment plans align with what the patient values and prefers. This collaborative approach strengthens the patient-doctor relationship and improves overall care.</w:t>
      </w:r>
    </w:p>
    <w:p w14:paraId="768F330F" w14:textId="77777777" w:rsidR="00A355B5" w:rsidRPr="00B75EEB" w:rsidRDefault="00A355B5" w:rsidP="00A355B5">
      <w:pPr>
        <w:jc w:val="both"/>
        <w:rPr>
          <w:b/>
          <w:bCs/>
        </w:rPr>
      </w:pPr>
      <w:r w:rsidRPr="00B75EEB">
        <w:rPr>
          <w:b/>
          <w:bCs/>
        </w:rPr>
        <w:t>Better Treatment Outcomes</w:t>
      </w:r>
    </w:p>
    <w:p w14:paraId="6EA6AB9A" w14:textId="77777777" w:rsidR="00A355B5" w:rsidRPr="00B20E6E" w:rsidRDefault="00A355B5" w:rsidP="00A355B5">
      <w:pPr>
        <w:pStyle w:val="ListParagraph"/>
        <w:numPr>
          <w:ilvl w:val="0"/>
          <w:numId w:val="34"/>
        </w:numPr>
        <w:jc w:val="both"/>
      </w:pPr>
      <w:r w:rsidRPr="00B20E6E">
        <w:t>The ultimate goal of advanced diagnostics is better treatment outcomes. By creating personalized treatment plans based on each patient’s genetic profile, healthcare providers can optimize therapy and improve the chances of success.</w:t>
      </w:r>
    </w:p>
    <w:p w14:paraId="0B12152E" w14:textId="77777777" w:rsidR="00A355B5" w:rsidRPr="00B20E6E" w:rsidRDefault="00A355B5" w:rsidP="00A355B5">
      <w:pPr>
        <w:pStyle w:val="ListParagraph"/>
        <w:numPr>
          <w:ilvl w:val="0"/>
          <w:numId w:val="34"/>
        </w:numPr>
        <w:jc w:val="both"/>
      </w:pPr>
      <w:r w:rsidRPr="00B20E6E">
        <w:t>Take cancer treatment, for example. Advanced diagnostics have completely changed the way we approach it. By identifying specific biomarkers, doctors can determine which patients will benefit most from targeted therapies. This not only boosts the effectiveness of treatment but also minimizes the risk of side effects.</w:t>
      </w:r>
    </w:p>
    <w:p w14:paraId="4FC33E48" w14:textId="77777777" w:rsidR="00A355B5" w:rsidRDefault="00A355B5" w:rsidP="00A355B5"/>
    <w:p w14:paraId="1D41A9D1" w14:textId="1B3BA4D8" w:rsidR="00A038D9" w:rsidRDefault="00B20E6E" w:rsidP="00B20E6E">
      <w:pPr>
        <w:jc w:val="both"/>
      </w:pPr>
      <w:r w:rsidRPr="00B20E6E">
        <w:t>At the end of the day, advanced diagnostics give doctors the tools to deliver more personalized, effective treatments, which means happier, healthier patients. The future of healthcare is all about patient-centered care, and advanced diagnostics are driving that change by making sure every patient’s unique needs are met.</w:t>
      </w:r>
      <w:r w:rsidR="007B3499">
        <w:fldChar w:fldCharType="begin"/>
      </w:r>
      <w:r w:rsidR="007B3499">
        <w:instrText xml:space="preserve"> ADDIN EN.CITE &lt;EndNote&gt;&lt;Cite&gt;&lt;Year&gt;2024&lt;/Year&gt;&lt;RecNum&gt;377&lt;/RecNum&gt;&lt;DisplayText&gt;[20]&lt;/DisplayText&gt;&lt;record&gt;&lt;rec-number&gt;377&lt;/rec-number&gt;&lt;foreign-keys&gt;&lt;key app="EN" db-id="waz95ped0t90aqepzwdxewvlw2edrrwfwzt5" timestamp="1726341607"&gt;377&lt;/key&gt;&lt;/foreign-keys&gt;&lt;ref-type name="Electronic Article"&gt;43&lt;/ref-type&gt;&lt;contributors&gt;&lt;/contributors&gt;&lt;titles&gt;&lt;title&gt;Advanced Diagnostics: Enhancing Patient Outcomes with Cutting-Edge Technology&lt;/title&gt;&lt;/titles&gt;&lt;section&gt;14 April, 2024&lt;/section&gt;&lt;dates&gt;&lt;year&gt;2024&lt;/year&gt;&lt;pub-dates&gt;&lt;date&gt;09-14-2024&lt;/date&gt;&lt;/pub-dates&gt;&lt;/dates&gt;&lt;publisher&gt;Medical Center of Southeastern Oklahoma&lt;/publisher&gt;&lt;urls&gt;&lt;related-urls&gt;&lt;url&gt;https://www.mymcso.com/advanced-diagnostics-enhancing-patient-outcomes-with-cutting-edge-technology.html&lt;/url&gt;&lt;/related-urls&gt;&lt;/urls&gt;&lt;/record&gt;&lt;/Cite&gt;&lt;/EndNote&gt;</w:instrText>
      </w:r>
      <w:r w:rsidR="007B3499">
        <w:fldChar w:fldCharType="separate"/>
      </w:r>
      <w:r w:rsidR="007B3499">
        <w:rPr>
          <w:noProof/>
        </w:rPr>
        <w:t>[20]</w:t>
      </w:r>
      <w:r w:rsidR="007B3499">
        <w:fldChar w:fldCharType="end"/>
      </w:r>
    </w:p>
    <w:p w14:paraId="09433BFD" w14:textId="77777777" w:rsidR="00B75EEB" w:rsidRDefault="00B75EEB" w:rsidP="00A038D9">
      <w:pPr>
        <w:jc w:val="both"/>
      </w:pPr>
    </w:p>
    <w:p w14:paraId="276F1C84" w14:textId="77777777" w:rsidR="007B3499" w:rsidRDefault="007B3499" w:rsidP="00A038D9">
      <w:pPr>
        <w:jc w:val="both"/>
      </w:pPr>
    </w:p>
    <w:p w14:paraId="7E3501B4" w14:textId="77777777" w:rsidR="00B75EEB" w:rsidRPr="004243EB" w:rsidRDefault="00B75EEB" w:rsidP="00A038D9">
      <w:pPr>
        <w:jc w:val="both"/>
      </w:pPr>
    </w:p>
    <w:p w14:paraId="3FFCEAE3" w14:textId="0B589CA2" w:rsidR="00332CB9" w:rsidRDefault="00332CB9" w:rsidP="00A66BDB">
      <w:pPr>
        <w:jc w:val="both"/>
      </w:pPr>
      <w:r>
        <w:rPr>
          <w:b/>
          <w:bCs/>
        </w:rPr>
        <w:lastRenderedPageBreak/>
        <w:t xml:space="preserve">Clinical </w:t>
      </w:r>
      <w:r w:rsidR="00B231A6">
        <w:rPr>
          <w:b/>
          <w:bCs/>
        </w:rPr>
        <w:t>Decision Support Systems (CDSS)</w:t>
      </w:r>
    </w:p>
    <w:p w14:paraId="4D9585F7" w14:textId="6F9B9DAD" w:rsidR="00A66BDB" w:rsidRPr="00A66BDB" w:rsidRDefault="00E60515" w:rsidP="00A66BDB">
      <w:pPr>
        <w:jc w:val="both"/>
      </w:pPr>
      <w:r w:rsidRPr="004243EB">
        <w:t xml:space="preserve">As discussed, the field of healthcare and medicine has endured massive advances and rapid changes over the past decade. </w:t>
      </w:r>
      <w:r w:rsidR="00A66BDB" w:rsidRPr="00A66BDB">
        <w:t>Thanks to technological advancements and initiatives like the Affordable Care Act, doctors, nurses, and healthcare professionals have increasingly adopted Electronic Health Records (EHR). Yet, while EHRs are a critical tool, they often fall short when it comes to making fully informed patient decisions. This is where clinical decision support systems (CDSS) come in, transforming the way practitioners interact with patient data.</w:t>
      </w:r>
    </w:p>
    <w:p w14:paraId="6DEBEE75" w14:textId="66C1732F" w:rsidR="00A66BDB" w:rsidRPr="00A66BDB" w:rsidRDefault="00D96ABC" w:rsidP="00A66BDB">
      <w:pPr>
        <w:jc w:val="both"/>
      </w:pPr>
      <w:r>
        <w:t xml:space="preserve">A </w:t>
      </w:r>
      <w:r w:rsidR="00A66BDB" w:rsidRPr="00A66BDB">
        <w:t>well-designed, CDSS platform empower</w:t>
      </w:r>
      <w:r>
        <w:t>s</w:t>
      </w:r>
      <w:r w:rsidR="00A66BDB" w:rsidRPr="00A66BDB">
        <w:t xml:space="preserve"> medical professionals to make better decisions without </w:t>
      </w:r>
      <w:r w:rsidR="00BE4A6D">
        <w:t xml:space="preserve">pressurizing </w:t>
      </w:r>
      <w:r w:rsidR="00A66BDB" w:rsidRPr="00A66BDB">
        <w:t>them with intrusive technology. However, a CDSS is far more than just an enhanced medical reference tool. These systems offer a range of functionalities that streamline the decision-making process.</w:t>
      </w:r>
      <w:r w:rsidR="005B7A98" w:rsidRPr="004243EB">
        <w:t xml:space="preserve"> </w:t>
      </w:r>
      <w:r w:rsidR="00A66BDB" w:rsidRPr="00A66BDB">
        <w:t>CDSS tools also support smoother admission processes, enabling healthcare providers to align patient statuses with current admission standards. Furthermore, these systems can track treatment utilization in real-time, helping healthcare teams adjust their approaches to avoid over- or under-treatment compared to peers.</w:t>
      </w:r>
    </w:p>
    <w:p w14:paraId="0F27DF64" w14:textId="65498F0E" w:rsidR="00A66BDB" w:rsidRPr="00A66BDB" w:rsidRDefault="00A66BDB" w:rsidP="00A66BDB">
      <w:pPr>
        <w:jc w:val="both"/>
      </w:pPr>
      <w:r w:rsidRPr="00A66BDB">
        <w:t>A platform like EvidenceCare, which is EHR-agnostic, exemplifies this shift. Epic, Oracle Cerner, and MEDITECH</w:t>
      </w:r>
      <w:r w:rsidR="00B5188D" w:rsidRPr="004243EB">
        <w:t xml:space="preserve"> are a few more examples of HER platforms</w:t>
      </w:r>
      <w:r w:rsidRPr="00A66BDB">
        <w:t xml:space="preserve">, </w:t>
      </w:r>
      <w:r w:rsidR="00CD4453" w:rsidRPr="004243EB">
        <w:t>these platforms ensure</w:t>
      </w:r>
      <w:r w:rsidRPr="00A66BDB">
        <w:t xml:space="preserve"> that clinical decision support works in tandem with your EHR, without requiring additional workflows or pop-up interruptions.</w:t>
      </w:r>
    </w:p>
    <w:p w14:paraId="07B1AD90" w14:textId="77777777" w:rsidR="00A66BDB" w:rsidRPr="00A66BDB" w:rsidRDefault="00A66BDB" w:rsidP="00A66BDB">
      <w:pPr>
        <w:jc w:val="both"/>
        <w:rPr>
          <w:b/>
          <w:bCs/>
        </w:rPr>
      </w:pPr>
      <w:r w:rsidRPr="00A66BDB">
        <w:rPr>
          <w:b/>
          <w:bCs/>
        </w:rPr>
        <w:t>Types of Clinical Decision Support Systems</w:t>
      </w:r>
    </w:p>
    <w:p w14:paraId="465C238F" w14:textId="69CBEB50" w:rsidR="00A66BDB" w:rsidRPr="00A66BDB" w:rsidRDefault="00A66BDB" w:rsidP="00A66BDB">
      <w:pPr>
        <w:jc w:val="both"/>
      </w:pPr>
      <w:r w:rsidRPr="00A66BDB">
        <w:t xml:space="preserve">One of the most significant challenges with CDSS software is its complexity. With so many options available, it can be </w:t>
      </w:r>
      <w:r w:rsidR="001D05BB" w:rsidRPr="004243EB">
        <w:t>a challenge</w:t>
      </w:r>
      <w:r w:rsidRPr="00A66BDB">
        <w:t xml:space="preserve"> to choose the right system for your needs. </w:t>
      </w:r>
      <w:r w:rsidR="00985F45" w:rsidRPr="004243EB">
        <w:t xml:space="preserve">There </w:t>
      </w:r>
      <w:r w:rsidRPr="00A66BDB">
        <w:t>are two main types of CDSS:</w:t>
      </w:r>
    </w:p>
    <w:p w14:paraId="57CD1245" w14:textId="77777777" w:rsidR="00A66BDB" w:rsidRPr="00A66BDB" w:rsidRDefault="00A66BDB" w:rsidP="00A66BDB">
      <w:pPr>
        <w:numPr>
          <w:ilvl w:val="0"/>
          <w:numId w:val="31"/>
        </w:numPr>
        <w:jc w:val="both"/>
      </w:pPr>
      <w:r w:rsidRPr="00A66BDB">
        <w:rPr>
          <w:b/>
          <w:bCs/>
        </w:rPr>
        <w:t>Knowledge-based CDSS</w:t>
      </w:r>
      <w:r w:rsidRPr="00A66BDB">
        <w:t>: These systems rely on predefined rules and logic. Medical professionals set the parameters, and the system analyzes patient data to provide recommendations or alerts. A typical example would be checking for potential drug interactions, where the CDSS flags any conflicts based on a set of rules.</w:t>
      </w:r>
    </w:p>
    <w:p w14:paraId="7142BB6D" w14:textId="77777777" w:rsidR="00A66BDB" w:rsidRDefault="00A66BDB" w:rsidP="00A66BDB">
      <w:pPr>
        <w:numPr>
          <w:ilvl w:val="0"/>
          <w:numId w:val="31"/>
        </w:numPr>
        <w:jc w:val="both"/>
      </w:pPr>
      <w:r w:rsidRPr="00A66BDB">
        <w:rPr>
          <w:b/>
          <w:bCs/>
        </w:rPr>
        <w:t>Non-knowledge-based CDSS</w:t>
      </w:r>
      <w:r w:rsidRPr="00A66BDB">
        <w:t>: Leveraging the latest advancements in artificial intelligence and machine learning, non-knowledge-based systems don’t depend on a predefined knowledge base. Instead, they analyze large datasets and uncover patterns in patient information, making recommendations accordingly. These systems are at the forefront of healthcare technology, capable of evolving based on real-time patient data.</w:t>
      </w:r>
    </w:p>
    <w:p w14:paraId="1E59B2E3" w14:textId="77777777" w:rsidR="008B2E41" w:rsidRPr="00A66BDB" w:rsidRDefault="008B2E41" w:rsidP="008B2E41">
      <w:pPr>
        <w:ind w:left="720"/>
        <w:jc w:val="both"/>
      </w:pPr>
    </w:p>
    <w:p w14:paraId="555A2AA0" w14:textId="2B0894C7" w:rsidR="00E933E0" w:rsidRPr="004243EB" w:rsidRDefault="00A66BDB" w:rsidP="00A66BDB">
      <w:pPr>
        <w:jc w:val="both"/>
        <w:rPr>
          <w:b/>
          <w:bCs/>
        </w:rPr>
      </w:pPr>
      <w:r w:rsidRPr="00A66BDB">
        <w:rPr>
          <w:b/>
          <w:bCs/>
        </w:rPr>
        <w:t>Clinical Decision Support System Benefits</w:t>
      </w:r>
    </w:p>
    <w:p w14:paraId="3FE1C598" w14:textId="77777777" w:rsidR="002130F2" w:rsidRPr="004243EB" w:rsidRDefault="002130F2" w:rsidP="002130F2">
      <w:pPr>
        <w:pStyle w:val="ListParagraph"/>
        <w:numPr>
          <w:ilvl w:val="0"/>
          <w:numId w:val="33"/>
        </w:numPr>
        <w:jc w:val="both"/>
      </w:pPr>
      <w:r w:rsidRPr="004243EB">
        <w:t>CDSS systems offer numerous benefits to healthcare organizations.</w:t>
      </w:r>
    </w:p>
    <w:p w14:paraId="536624B8" w14:textId="77777777" w:rsidR="002130F2" w:rsidRPr="004243EB" w:rsidRDefault="002130F2" w:rsidP="002130F2">
      <w:pPr>
        <w:pStyle w:val="ListParagraph"/>
        <w:numPr>
          <w:ilvl w:val="0"/>
          <w:numId w:val="33"/>
        </w:numPr>
        <w:jc w:val="both"/>
      </w:pPr>
      <w:r w:rsidRPr="004243EB">
        <w:t>Seamless integration with EHRs allows doctors to focus more on patient care than data management.</w:t>
      </w:r>
    </w:p>
    <w:p w14:paraId="109B9225" w14:textId="77777777" w:rsidR="002130F2" w:rsidRPr="004243EB" w:rsidRDefault="002130F2" w:rsidP="002130F2">
      <w:pPr>
        <w:pStyle w:val="ListParagraph"/>
        <w:numPr>
          <w:ilvl w:val="0"/>
          <w:numId w:val="33"/>
        </w:numPr>
        <w:jc w:val="both"/>
      </w:pPr>
      <w:r w:rsidRPr="004243EB">
        <w:t>Real-time analytics and benchmarking help track key metrics like length of stay, patient outcomes, and revenue generation.</w:t>
      </w:r>
    </w:p>
    <w:p w14:paraId="3B424D1D" w14:textId="77777777" w:rsidR="002130F2" w:rsidRPr="004243EB" w:rsidRDefault="002130F2" w:rsidP="002130F2">
      <w:pPr>
        <w:pStyle w:val="ListParagraph"/>
        <w:numPr>
          <w:ilvl w:val="0"/>
          <w:numId w:val="33"/>
        </w:numPr>
        <w:jc w:val="both"/>
      </w:pPr>
      <w:r w:rsidRPr="004243EB">
        <w:t>CDSS platforms enable continuous improvement in healthcare systems.</w:t>
      </w:r>
    </w:p>
    <w:p w14:paraId="799529CC" w14:textId="77777777" w:rsidR="002130F2" w:rsidRPr="004243EB" w:rsidRDefault="002130F2" w:rsidP="002130F2">
      <w:pPr>
        <w:pStyle w:val="ListParagraph"/>
        <w:numPr>
          <w:ilvl w:val="0"/>
          <w:numId w:val="33"/>
        </w:numPr>
        <w:jc w:val="both"/>
      </w:pPr>
      <w:r w:rsidRPr="004243EB">
        <w:t>They provide practitioners with access to the latest medical research and best practices, supporting clinical expertise.</w:t>
      </w:r>
    </w:p>
    <w:p w14:paraId="6A717643" w14:textId="77777777" w:rsidR="002130F2" w:rsidRPr="004243EB" w:rsidRDefault="002130F2" w:rsidP="002130F2">
      <w:pPr>
        <w:pStyle w:val="ListParagraph"/>
        <w:numPr>
          <w:ilvl w:val="0"/>
          <w:numId w:val="33"/>
        </w:numPr>
        <w:jc w:val="both"/>
      </w:pPr>
      <w:r w:rsidRPr="004243EB">
        <w:lastRenderedPageBreak/>
        <w:t>Live, real-time data views eliminate the need to wait for reports, providing instant access to information.</w:t>
      </w:r>
    </w:p>
    <w:p w14:paraId="1DD2CB9F" w14:textId="77777777" w:rsidR="002130F2" w:rsidRPr="004243EB" w:rsidRDefault="002130F2" w:rsidP="002130F2">
      <w:pPr>
        <w:pStyle w:val="ListParagraph"/>
        <w:numPr>
          <w:ilvl w:val="0"/>
          <w:numId w:val="33"/>
        </w:numPr>
        <w:jc w:val="both"/>
      </w:pPr>
      <w:r w:rsidRPr="004243EB">
        <w:t>Although there is an initial investment, the long-term benefits far exceed the costs.</w:t>
      </w:r>
    </w:p>
    <w:p w14:paraId="3ADA6017" w14:textId="77777777" w:rsidR="002130F2" w:rsidRPr="004243EB" w:rsidRDefault="002130F2" w:rsidP="002130F2">
      <w:pPr>
        <w:pStyle w:val="ListParagraph"/>
        <w:numPr>
          <w:ilvl w:val="0"/>
          <w:numId w:val="33"/>
        </w:numPr>
        <w:jc w:val="both"/>
      </w:pPr>
      <w:r w:rsidRPr="004243EB">
        <w:t>CDSS platforms help improve patient care, reduce errors, and optimize healthcare operations.</w:t>
      </w:r>
    </w:p>
    <w:p w14:paraId="596C7981" w14:textId="120A1807" w:rsidR="00E933E0" w:rsidRPr="004243EB" w:rsidRDefault="002130F2" w:rsidP="002130F2">
      <w:pPr>
        <w:pStyle w:val="ListParagraph"/>
        <w:numPr>
          <w:ilvl w:val="0"/>
          <w:numId w:val="33"/>
        </w:numPr>
        <w:jc w:val="both"/>
      </w:pPr>
      <w:r w:rsidRPr="004243EB">
        <w:t>These systems are essential tools in today's rapidly evolving medical landscape.</w:t>
      </w:r>
      <w:r w:rsidR="005371FE">
        <w:fldChar w:fldCharType="begin"/>
      </w:r>
      <w:r w:rsidR="005371FE">
        <w:instrText xml:space="preserve"> ADDIN EN.CITE &lt;EndNote&gt;&lt;Cite&gt;&lt;RecNum&gt;378&lt;/RecNum&gt;&lt;DisplayText&gt;[21]&lt;/DisplayText&gt;&lt;record&gt;&lt;rec-number&gt;378&lt;/rec-number&gt;&lt;foreign-keys&gt;&lt;key app="EN" db-id="waz95ped0t90aqepzwdxewvlw2edrrwfwzt5" timestamp="1726342454"&gt;378&lt;/key&gt;&lt;/foreign-keys&gt;&lt;ref-type name="Electronic Article"&gt;43&lt;/ref-type&gt;&lt;contributors&gt;&lt;/contributors&gt;&lt;titles&gt;&lt;title&gt;Clinical Decision Support System&lt;/title&gt;&lt;/titles&gt;&lt;dates&gt;&lt;pub-dates&gt;&lt;date&gt;09-12-2024&lt;/date&gt;&lt;/pub-dates&gt;&lt;/dates&gt;&lt;urls&gt;&lt;related-urls&gt;&lt;url&gt;https://evidence.care/clinical-decision-support-system/&lt;/url&gt;&lt;/related-urls&gt;&lt;/urls&gt;&lt;/record&gt;&lt;/Cite&gt;&lt;/EndNote&gt;</w:instrText>
      </w:r>
      <w:r w:rsidR="005371FE">
        <w:fldChar w:fldCharType="separate"/>
      </w:r>
      <w:r w:rsidR="005371FE">
        <w:rPr>
          <w:noProof/>
        </w:rPr>
        <w:t>[21]</w:t>
      </w:r>
      <w:r w:rsidR="005371FE">
        <w:fldChar w:fldCharType="end"/>
      </w:r>
    </w:p>
    <w:p w14:paraId="7D8E57B2" w14:textId="77777777" w:rsidR="005878E5" w:rsidRPr="001F7A5F" w:rsidRDefault="005878E5" w:rsidP="00A66BDB">
      <w:pPr>
        <w:jc w:val="both"/>
        <w:rPr>
          <w:b/>
          <w:bCs/>
        </w:rPr>
      </w:pPr>
    </w:p>
    <w:p w14:paraId="4F6D3311" w14:textId="18C9018B" w:rsidR="00370358" w:rsidRPr="001F7A5F" w:rsidRDefault="001F7A5F" w:rsidP="00636B8B">
      <w:pPr>
        <w:jc w:val="both"/>
        <w:rPr>
          <w:b/>
          <w:bCs/>
        </w:rPr>
      </w:pPr>
      <w:r w:rsidRPr="001F7A5F">
        <w:rPr>
          <w:b/>
          <w:bCs/>
        </w:rPr>
        <w:t>The Role of Artificial Intelligence in Mental Healthcare</w:t>
      </w:r>
    </w:p>
    <w:p w14:paraId="6FB0B59E" w14:textId="06BB4585" w:rsidR="00966FAD" w:rsidRDefault="00370358" w:rsidP="002744A1">
      <w:pPr>
        <w:pStyle w:val="ListParagraph"/>
        <w:numPr>
          <w:ilvl w:val="0"/>
          <w:numId w:val="41"/>
        </w:numPr>
        <w:jc w:val="both"/>
      </w:pPr>
      <w:r w:rsidRPr="00370358">
        <w:t xml:space="preserve">AI is revolutionizing mental healthcare by offering advanced tools and techniques that improve diagnosis, treatment, and overall patient care. </w:t>
      </w:r>
    </w:p>
    <w:p w14:paraId="1A0E2C82" w14:textId="77777777" w:rsidR="00966FAD" w:rsidRDefault="00370358" w:rsidP="002744A1">
      <w:pPr>
        <w:pStyle w:val="ListParagraph"/>
        <w:numPr>
          <w:ilvl w:val="0"/>
          <w:numId w:val="41"/>
        </w:numPr>
        <w:jc w:val="both"/>
      </w:pPr>
      <w:r w:rsidRPr="00370358">
        <w:t xml:space="preserve">AI-powered tools such as machine learning (ML) and deep learning (DL) are instrumental in analyzing vast mental health datasets, allowing for early diagnosis and pattern recognition in conditions like schizophrenia, bipolar disorder, and depression. </w:t>
      </w:r>
    </w:p>
    <w:p w14:paraId="7D0F6423" w14:textId="77777777" w:rsidR="00966FAD" w:rsidRDefault="00370358" w:rsidP="002744A1">
      <w:pPr>
        <w:pStyle w:val="ListParagraph"/>
        <w:numPr>
          <w:ilvl w:val="0"/>
          <w:numId w:val="41"/>
        </w:numPr>
        <w:jc w:val="both"/>
      </w:pPr>
      <w:r w:rsidRPr="00370358">
        <w:t xml:space="preserve">Predictive analytics, another powerful AI application, helps forecast patients’ responses to various treatments by analyzing historical data, enabling more personalized and effective care plans. </w:t>
      </w:r>
    </w:p>
    <w:p w14:paraId="4D7E4F42" w14:textId="77777777" w:rsidR="00966FAD" w:rsidRDefault="00370358" w:rsidP="002744A1">
      <w:pPr>
        <w:pStyle w:val="ListParagraph"/>
        <w:numPr>
          <w:ilvl w:val="0"/>
          <w:numId w:val="41"/>
        </w:numPr>
        <w:jc w:val="both"/>
      </w:pPr>
      <w:r w:rsidRPr="00370358">
        <w:t>Natural Language Processing (NLP) is another critical AI tool, used to process spoken or written language, allowing clinicians to detect signs of mental health issues by analyzing speech patterns or even social media posts.</w:t>
      </w:r>
    </w:p>
    <w:p w14:paraId="47FAF4E7" w14:textId="77777777" w:rsidR="001F2942" w:rsidRDefault="00370358" w:rsidP="002744A1">
      <w:pPr>
        <w:pStyle w:val="ListParagraph"/>
        <w:numPr>
          <w:ilvl w:val="0"/>
          <w:numId w:val="41"/>
        </w:numPr>
        <w:jc w:val="both"/>
      </w:pPr>
      <w:r w:rsidRPr="00370358">
        <w:t xml:space="preserve">AI-powered virtual therapists and chatbots, such as Manage Your Life Online (MYLO), are making mental healthcare more accessible, offering real-time therapeutic interventions, particularly to underserved populations. These chatbots utilize NLP and machine learning to create safe, stigma-free environments where patients can express their emotions and receive immediate support. </w:t>
      </w:r>
    </w:p>
    <w:p w14:paraId="5ED7EC3F" w14:textId="77777777" w:rsidR="001F2942" w:rsidRDefault="00370358" w:rsidP="002744A1">
      <w:pPr>
        <w:pStyle w:val="ListParagraph"/>
        <w:numPr>
          <w:ilvl w:val="0"/>
          <w:numId w:val="41"/>
        </w:numPr>
        <w:jc w:val="both"/>
      </w:pPr>
      <w:r w:rsidRPr="00370358">
        <w:t xml:space="preserve">Sentiment analysis tools further enhance mental healthcare by analyzing emotions in text or speech, giving clinicians deeper insights into patients’ emotional states and improving diagnostic accuracy. </w:t>
      </w:r>
    </w:p>
    <w:p w14:paraId="390727EB" w14:textId="77777777" w:rsidR="001F2942" w:rsidRDefault="00370358" w:rsidP="002744A1">
      <w:pPr>
        <w:pStyle w:val="ListParagraph"/>
        <w:numPr>
          <w:ilvl w:val="0"/>
          <w:numId w:val="41"/>
        </w:numPr>
        <w:jc w:val="both"/>
      </w:pPr>
      <w:r w:rsidRPr="00370358">
        <w:t xml:space="preserve">Digital screening tools leverage AI models to assess mental health symptoms like stress, anxiety, and depression, relying on DL algorithms to evaluate emotional indicators and biometrics from patients. </w:t>
      </w:r>
    </w:p>
    <w:p w14:paraId="44CD3D0C" w14:textId="77777777" w:rsidR="001F2942" w:rsidRDefault="00370358" w:rsidP="002744A1">
      <w:pPr>
        <w:pStyle w:val="ListParagraph"/>
        <w:numPr>
          <w:ilvl w:val="0"/>
          <w:numId w:val="41"/>
        </w:numPr>
        <w:jc w:val="both"/>
      </w:pPr>
      <w:r w:rsidRPr="00370358">
        <w:t>AI has also significantly impacted early diagnosis through models like EMPaSchiz, which uses MRI data to detect schizophrenia with high accuracy. Multimodal AI models, which combine voice, facial expressions, and biometric data, provide a holistic understanding of a patient’s mental health, allowing for more comprehensive care.</w:t>
      </w:r>
    </w:p>
    <w:p w14:paraId="2CB6CC7E" w14:textId="29AF8232" w:rsidR="001F2942" w:rsidRDefault="00370358" w:rsidP="002744A1">
      <w:pPr>
        <w:pStyle w:val="ListParagraph"/>
        <w:numPr>
          <w:ilvl w:val="0"/>
          <w:numId w:val="41"/>
        </w:numPr>
        <w:jc w:val="both"/>
      </w:pPr>
      <w:r w:rsidRPr="00370358">
        <w:t>AI's role in personalized medicine is profound, with platforms that analyze genetic, lifestyle, and environmental factors to recommend tailored treatment plans, reducing side effects and improving outcomes.</w:t>
      </w:r>
      <w:r w:rsidR="00812144">
        <w:fldChar w:fldCharType="begin"/>
      </w:r>
      <w:r w:rsidR="00812144">
        <w:instrText xml:space="preserve"> ADDIN EN.CITE &lt;EndNote&gt;&lt;Cite&gt;&lt;Author&gt;Ahmed M Alhuwaydi&lt;/Author&gt;&lt;Year&gt;2024&lt;/Year&gt;&lt;RecNum&gt;379&lt;/RecNum&gt;&lt;DisplayText&gt;[22]&lt;/DisplayText&gt;&lt;record&gt;&lt;rec-number&gt;379&lt;/rec-number&gt;&lt;foreign-keys&gt;&lt;key app="EN" db-id="waz95ped0t90aqepzwdxewvlw2edrrwfwzt5" timestamp="1726342527"&gt;379&lt;/key&gt;&lt;/foreign-keys&gt;&lt;ref-type name="Journal Article"&gt;17&lt;/ref-type&gt;&lt;contributors&gt;&lt;authors&gt;&lt;author&gt;Ahmed M Alhuwaydi,&lt;/author&gt;&lt;/authors&gt;&lt;/contributors&gt;&lt;titles&gt;&lt;title&gt;Exploring the Role of Artificial Intelligence in Mental Healthcare: Current Trends and Future Directions–A Narrative Review for a Comprehensive Insight&lt;/title&gt;&lt;secondary-title&gt;Risk Management and Healthcare Policy&lt;/secondary-title&gt;&lt;/titles&gt;&lt;periodical&gt;&lt;full-title&gt;Risk Management and Healthcare Policy&lt;/full-title&gt;&lt;/periodical&gt;&lt;pages&gt;1339-1348&lt;/pages&gt;&lt;dates&gt;&lt;year&gt;2024&lt;/year&gt;&lt;/dates&gt;&lt;isbn&gt;1179-1594&lt;/isbn&gt;&lt;urls&gt;&lt;related-urls&gt;&lt;url&gt;https://www.ncbi.nlm.nih.gov/pmc/articles/PMC11127648/&lt;/url&gt;&lt;/related-urls&gt;&lt;/urls&gt;&lt;access-date&gt;09-14-2024&lt;/access-date&gt;&lt;/record&gt;&lt;/Cite&gt;&lt;/EndNote&gt;</w:instrText>
      </w:r>
      <w:r w:rsidR="00812144">
        <w:fldChar w:fldCharType="separate"/>
      </w:r>
      <w:r w:rsidR="00812144">
        <w:rPr>
          <w:noProof/>
        </w:rPr>
        <w:t>[22]</w:t>
      </w:r>
      <w:r w:rsidR="00812144">
        <w:fldChar w:fldCharType="end"/>
      </w:r>
    </w:p>
    <w:p w14:paraId="2E98E9EC" w14:textId="77777777" w:rsidR="002744A1" w:rsidRDefault="002744A1" w:rsidP="002744A1">
      <w:pPr>
        <w:jc w:val="both"/>
      </w:pPr>
    </w:p>
    <w:p w14:paraId="5C84E6B2" w14:textId="77777777" w:rsidR="00C216A1" w:rsidRDefault="00C216A1" w:rsidP="002744A1">
      <w:pPr>
        <w:jc w:val="both"/>
      </w:pPr>
    </w:p>
    <w:p w14:paraId="3377DFAC" w14:textId="77777777" w:rsidR="00C216A1" w:rsidRDefault="00C216A1" w:rsidP="002744A1">
      <w:pPr>
        <w:jc w:val="both"/>
      </w:pPr>
    </w:p>
    <w:p w14:paraId="7D747AE4" w14:textId="77777777" w:rsidR="00C216A1" w:rsidRDefault="00C216A1" w:rsidP="002744A1">
      <w:pPr>
        <w:jc w:val="both"/>
      </w:pPr>
    </w:p>
    <w:p w14:paraId="7E69410C" w14:textId="385E08CE" w:rsidR="00C216A1" w:rsidRPr="00C216A1" w:rsidRDefault="00C216A1" w:rsidP="002744A1">
      <w:pPr>
        <w:jc w:val="both"/>
        <w:rPr>
          <w:b/>
          <w:bCs/>
        </w:rPr>
      </w:pPr>
      <w:r>
        <w:rPr>
          <w:b/>
          <w:bCs/>
        </w:rPr>
        <w:lastRenderedPageBreak/>
        <w:t>The Potential of AI in Healthcare</w:t>
      </w:r>
    </w:p>
    <w:p w14:paraId="73DF2D83" w14:textId="6DD75401" w:rsidR="00C216A1" w:rsidRPr="00C216A1" w:rsidRDefault="00C216A1" w:rsidP="00C216A1">
      <w:pPr>
        <w:jc w:val="both"/>
      </w:pPr>
      <w:r w:rsidRPr="00C216A1">
        <w:t>AI is transforming healthcare by harnessing vast amounts of medical data to enhance diagnoses, treatment planning, and patient adherence</w:t>
      </w:r>
      <w:r w:rsidR="00287677">
        <w:t xml:space="preserve"> while </w:t>
      </w:r>
      <w:r w:rsidRPr="00C216A1">
        <w:t xml:space="preserve">streamlining administrative tasks. </w:t>
      </w:r>
      <w:r w:rsidR="00287677">
        <w:t>Machine learning, neural networks, and natural language processing (NLP) enable</w:t>
      </w:r>
      <w:r w:rsidRPr="00C216A1">
        <w:t xml:space="preserve"> more accurate diagnoses, faster image analysis, and automation of routine processes.</w:t>
      </w:r>
    </w:p>
    <w:p w14:paraId="53E1E79C" w14:textId="1D93BDCB" w:rsidR="00C216A1" w:rsidRPr="00C216A1" w:rsidRDefault="00287677" w:rsidP="00C216A1">
      <w:pPr>
        <w:jc w:val="both"/>
      </w:pPr>
      <w:r>
        <w:t>AI has moved from handling simple administrative functions to becoming a critical diagnostic tool in radiology</w:t>
      </w:r>
      <w:r w:rsidR="00C216A1" w:rsidRPr="00C216A1">
        <w:t>. It now aids in identifying abnormalities in large data sets, making it especially valuable in settings with limited human resources. While concerns about accuracy in some areas, such as mammography, remain, AI's ability to improve treatment and diagnosis is undeniable.</w:t>
      </w:r>
    </w:p>
    <w:p w14:paraId="1C7F309A" w14:textId="77777777" w:rsidR="00C216A1" w:rsidRPr="00C216A1" w:rsidRDefault="00C216A1" w:rsidP="00C216A1">
      <w:pPr>
        <w:jc w:val="both"/>
      </w:pPr>
      <w:r w:rsidRPr="00C216A1">
        <w:t>AI systems also support healthcare beyond diagnosis. Tools like DXplain provide differential diagnoses, while platforms like Germwatcher monitor hospital-acquired infections. Apps like Babylon even enable remote consultations and health monitoring, making care more accessible.</w:t>
      </w:r>
    </w:p>
    <w:p w14:paraId="5678511F" w14:textId="77777777" w:rsidR="00C216A1" w:rsidRPr="00C216A1" w:rsidRDefault="00C216A1" w:rsidP="00C216A1">
      <w:pPr>
        <w:jc w:val="both"/>
      </w:pPr>
      <w:r w:rsidRPr="00C216A1">
        <w:t>In surgery, AI-driven robotics such as the Da Vinci system allow for precise, minimally invasive procedures, improving patient outcomes. Wearable health trackers, like Fitbit and Apple Watch, help monitor vital signs and contribute to preventive healthcare by enabling continuous tracking.</w:t>
      </w:r>
    </w:p>
    <w:p w14:paraId="60CCEF8C" w14:textId="77777777" w:rsidR="00C216A1" w:rsidRPr="00C216A1" w:rsidRDefault="00C216A1" w:rsidP="00C216A1">
      <w:pPr>
        <w:jc w:val="both"/>
      </w:pPr>
      <w:r w:rsidRPr="00C216A1">
        <w:t>While the advantages of AI in healthcare are clear, challenges like data privacy, ethical concerns, and potential job displacement must be carefully managed. Despite these hurdles, AI is undoubtedly revolutionizing healthcare, making it more efficient and accessible for all.</w:t>
      </w:r>
    </w:p>
    <w:p w14:paraId="0966563C" w14:textId="77777777" w:rsidR="002744A1" w:rsidRDefault="002744A1" w:rsidP="002744A1">
      <w:pPr>
        <w:jc w:val="both"/>
      </w:pPr>
    </w:p>
    <w:p w14:paraId="06D9FD20" w14:textId="77777777" w:rsidR="005371FE" w:rsidRDefault="005371FE" w:rsidP="00636B8B">
      <w:pPr>
        <w:jc w:val="both"/>
      </w:pPr>
    </w:p>
    <w:p w14:paraId="1C9F03D3" w14:textId="77777777" w:rsidR="00C216A1" w:rsidRDefault="00C216A1" w:rsidP="00636B8B">
      <w:pPr>
        <w:jc w:val="both"/>
      </w:pPr>
    </w:p>
    <w:p w14:paraId="2BA9AEAB" w14:textId="77777777" w:rsidR="00C216A1" w:rsidRDefault="00C216A1" w:rsidP="00636B8B">
      <w:pPr>
        <w:jc w:val="both"/>
      </w:pPr>
    </w:p>
    <w:p w14:paraId="0A590A01" w14:textId="77777777" w:rsidR="00C216A1" w:rsidRDefault="00C216A1" w:rsidP="00636B8B">
      <w:pPr>
        <w:jc w:val="both"/>
      </w:pPr>
    </w:p>
    <w:p w14:paraId="2A640CC0" w14:textId="77777777" w:rsidR="00C216A1" w:rsidRDefault="00C216A1" w:rsidP="00636B8B">
      <w:pPr>
        <w:jc w:val="both"/>
      </w:pPr>
    </w:p>
    <w:p w14:paraId="4042C1A8" w14:textId="77777777" w:rsidR="00C216A1" w:rsidRDefault="00C216A1" w:rsidP="00636B8B">
      <w:pPr>
        <w:jc w:val="both"/>
      </w:pPr>
    </w:p>
    <w:p w14:paraId="5955CD58" w14:textId="77777777" w:rsidR="00C216A1" w:rsidRDefault="00C216A1" w:rsidP="00636B8B">
      <w:pPr>
        <w:jc w:val="both"/>
      </w:pPr>
    </w:p>
    <w:p w14:paraId="44D880E4" w14:textId="77777777" w:rsidR="00C216A1" w:rsidRDefault="00C216A1" w:rsidP="00636B8B">
      <w:pPr>
        <w:jc w:val="both"/>
      </w:pPr>
    </w:p>
    <w:p w14:paraId="5B15BCDE" w14:textId="77777777" w:rsidR="00C216A1" w:rsidRDefault="00C216A1" w:rsidP="00636B8B">
      <w:pPr>
        <w:jc w:val="both"/>
      </w:pPr>
    </w:p>
    <w:p w14:paraId="2A8108EF" w14:textId="77777777" w:rsidR="00C216A1" w:rsidRDefault="00C216A1" w:rsidP="00636B8B">
      <w:pPr>
        <w:jc w:val="both"/>
      </w:pPr>
    </w:p>
    <w:p w14:paraId="4B4243BA" w14:textId="77777777" w:rsidR="00C216A1" w:rsidRDefault="00C216A1" w:rsidP="00636B8B">
      <w:pPr>
        <w:jc w:val="both"/>
      </w:pPr>
    </w:p>
    <w:p w14:paraId="066AC055" w14:textId="77777777" w:rsidR="00C216A1" w:rsidRDefault="00C216A1" w:rsidP="00636B8B">
      <w:pPr>
        <w:jc w:val="both"/>
      </w:pPr>
    </w:p>
    <w:p w14:paraId="566303E1" w14:textId="77777777" w:rsidR="00C216A1" w:rsidRDefault="00C216A1" w:rsidP="00636B8B">
      <w:pPr>
        <w:jc w:val="both"/>
      </w:pPr>
    </w:p>
    <w:p w14:paraId="5CE89D16" w14:textId="77777777" w:rsidR="00AD2A40" w:rsidRDefault="00AD2A40" w:rsidP="00636B8B">
      <w:pPr>
        <w:jc w:val="both"/>
      </w:pPr>
    </w:p>
    <w:p w14:paraId="6D41ED3B" w14:textId="2C3744CE" w:rsidR="00A12557" w:rsidRDefault="00A12557" w:rsidP="00636B8B">
      <w:pPr>
        <w:jc w:val="both"/>
        <w:rPr>
          <w:b/>
          <w:bCs/>
          <w:sz w:val="28"/>
          <w:szCs w:val="28"/>
        </w:rPr>
      </w:pPr>
      <w:r>
        <w:rPr>
          <w:b/>
          <w:bCs/>
          <w:sz w:val="28"/>
          <w:szCs w:val="28"/>
        </w:rPr>
        <w:lastRenderedPageBreak/>
        <w:t>References</w:t>
      </w:r>
    </w:p>
    <w:p w14:paraId="31B19E1E" w14:textId="77777777" w:rsidR="00A12557" w:rsidRPr="00A12557" w:rsidRDefault="00A12557" w:rsidP="00636B8B">
      <w:pPr>
        <w:jc w:val="both"/>
        <w:rPr>
          <w:b/>
          <w:bCs/>
          <w:sz w:val="28"/>
          <w:szCs w:val="28"/>
        </w:rPr>
      </w:pPr>
    </w:p>
    <w:p w14:paraId="17F34BAC" w14:textId="671915AC" w:rsidR="00812144" w:rsidRPr="00E650D9" w:rsidRDefault="00E00B2F" w:rsidP="00812144">
      <w:pPr>
        <w:pStyle w:val="EndNoteBibliography"/>
        <w:spacing w:after="0"/>
        <w:rPr>
          <w:rFonts w:ascii="Times New Roman" w:hAnsi="Times New Roman"/>
        </w:rPr>
      </w:pPr>
      <w:r w:rsidRPr="00E650D9">
        <w:rPr>
          <w:rFonts w:ascii="Times New Roman" w:hAnsi="Times New Roman"/>
        </w:rPr>
        <w:fldChar w:fldCharType="begin"/>
      </w:r>
      <w:r w:rsidRPr="00E650D9">
        <w:rPr>
          <w:rFonts w:ascii="Times New Roman" w:hAnsi="Times New Roman"/>
        </w:rPr>
        <w:instrText xml:space="preserve"> ADDIN EN.REFLIST </w:instrText>
      </w:r>
      <w:r w:rsidRPr="00E650D9">
        <w:rPr>
          <w:rFonts w:ascii="Times New Roman" w:hAnsi="Times New Roman"/>
        </w:rPr>
        <w:fldChar w:fldCharType="separate"/>
      </w:r>
      <w:r w:rsidR="00812144" w:rsidRPr="00E650D9">
        <w:rPr>
          <w:rFonts w:ascii="Times New Roman" w:hAnsi="Times New Roman"/>
        </w:rPr>
        <w:t>1.</w:t>
      </w:r>
      <w:r w:rsidR="00812144" w:rsidRPr="00E650D9">
        <w:rPr>
          <w:rFonts w:ascii="Times New Roman" w:hAnsi="Times New Roman"/>
        </w:rPr>
        <w:tab/>
        <w:t xml:space="preserve">Davenport T, Kalakota R. The potential for artificial intelligence in healthcare. Future healthcare journal. 2019;6(2):94-8.[cited 08-29-2024]. Available from: </w:t>
      </w:r>
      <w:hyperlink r:id="rId8" w:history="1">
        <w:r w:rsidR="00812144" w:rsidRPr="00E650D9">
          <w:rPr>
            <w:rStyle w:val="Hyperlink"/>
            <w:rFonts w:ascii="Times New Roman" w:hAnsi="Times New Roman"/>
          </w:rPr>
          <w:t>https://go.exlibris.link/XyxLFCGR</w:t>
        </w:r>
      </w:hyperlink>
      <w:r w:rsidR="00812144" w:rsidRPr="00E650D9">
        <w:rPr>
          <w:rFonts w:ascii="Times New Roman" w:hAnsi="Times New Roman"/>
        </w:rPr>
        <w:t>.</w:t>
      </w:r>
    </w:p>
    <w:p w14:paraId="2949D055" w14:textId="72CE18F1" w:rsidR="00812144" w:rsidRPr="00E650D9" w:rsidRDefault="00812144" w:rsidP="00812144">
      <w:pPr>
        <w:pStyle w:val="EndNoteBibliography"/>
        <w:spacing w:after="0"/>
        <w:rPr>
          <w:rFonts w:ascii="Times New Roman" w:hAnsi="Times New Roman"/>
        </w:rPr>
      </w:pPr>
      <w:r w:rsidRPr="00E650D9">
        <w:rPr>
          <w:rFonts w:ascii="Times New Roman" w:hAnsi="Times New Roman"/>
        </w:rPr>
        <w:t>2.</w:t>
      </w:r>
      <w:r w:rsidRPr="00E650D9">
        <w:rPr>
          <w:rFonts w:ascii="Times New Roman" w:hAnsi="Times New Roman"/>
        </w:rPr>
        <w:tab/>
        <w:t xml:space="preserve">Malik P, Pathania M, Rathaur VK. Overview of artificial intelligence in medicine. Journal of family medicine and primary care. 2019;8(7):2328-31.[cited 08-29-2024]. Available from: </w:t>
      </w:r>
      <w:hyperlink r:id="rId9" w:history="1">
        <w:r w:rsidRPr="00E650D9">
          <w:rPr>
            <w:rStyle w:val="Hyperlink"/>
            <w:rFonts w:ascii="Times New Roman" w:hAnsi="Times New Roman"/>
          </w:rPr>
          <w:t>https://go.exlibris.link/93bx5ljC</w:t>
        </w:r>
      </w:hyperlink>
      <w:r w:rsidRPr="00E650D9">
        <w:rPr>
          <w:rFonts w:ascii="Times New Roman" w:hAnsi="Times New Roman"/>
        </w:rPr>
        <w:t>.</w:t>
      </w:r>
    </w:p>
    <w:p w14:paraId="7BF94347" w14:textId="6944A193" w:rsidR="00812144" w:rsidRPr="00E650D9" w:rsidRDefault="00812144" w:rsidP="00812144">
      <w:pPr>
        <w:pStyle w:val="EndNoteBibliography"/>
        <w:spacing w:after="0"/>
        <w:rPr>
          <w:rFonts w:ascii="Times New Roman" w:hAnsi="Times New Roman"/>
        </w:rPr>
      </w:pPr>
      <w:r w:rsidRPr="00E650D9">
        <w:rPr>
          <w:rFonts w:ascii="Times New Roman" w:hAnsi="Times New Roman"/>
        </w:rPr>
        <w:t>3.</w:t>
      </w:r>
      <w:r w:rsidRPr="00E650D9">
        <w:rPr>
          <w:rFonts w:ascii="Times New Roman" w:hAnsi="Times New Roman"/>
        </w:rPr>
        <w:tab/>
        <w:t xml:space="preserve">Britannica TEoE. Abraham Flexner American educator[09-08-2024]. Available from: </w:t>
      </w:r>
      <w:hyperlink r:id="rId10" w:history="1">
        <w:r w:rsidRPr="00E650D9">
          <w:rPr>
            <w:rStyle w:val="Hyperlink"/>
            <w:rFonts w:ascii="Times New Roman" w:hAnsi="Times New Roman"/>
          </w:rPr>
          <w:t>https://www.britannica.com/topic/higher-education</w:t>
        </w:r>
      </w:hyperlink>
      <w:r w:rsidRPr="00E650D9">
        <w:rPr>
          <w:rFonts w:ascii="Times New Roman" w:hAnsi="Times New Roman"/>
        </w:rPr>
        <w:t>.</w:t>
      </w:r>
    </w:p>
    <w:p w14:paraId="50EE05F3" w14:textId="1416C8D5" w:rsidR="00812144" w:rsidRPr="00E650D9" w:rsidRDefault="00812144" w:rsidP="00812144">
      <w:pPr>
        <w:pStyle w:val="EndNoteBibliography"/>
        <w:spacing w:after="0"/>
        <w:rPr>
          <w:rFonts w:ascii="Times New Roman" w:hAnsi="Times New Roman"/>
        </w:rPr>
      </w:pPr>
      <w:r w:rsidRPr="00E650D9">
        <w:rPr>
          <w:rFonts w:ascii="Times New Roman" w:hAnsi="Times New Roman"/>
        </w:rPr>
        <w:t>4.</w:t>
      </w:r>
      <w:r w:rsidRPr="00E650D9">
        <w:rPr>
          <w:rFonts w:ascii="Times New Roman" w:hAnsi="Times New Roman"/>
        </w:rPr>
        <w:tab/>
        <w:t xml:space="preserve">Thomas P Duffy. The Flexner report―100 years later. The Yale journal of biology and medicine. 2011;84(3):269.[cited 09-08-2024]. Available from: </w:t>
      </w:r>
      <w:hyperlink r:id="rId11" w:history="1">
        <w:r w:rsidRPr="00E650D9">
          <w:rPr>
            <w:rStyle w:val="Hyperlink"/>
            <w:rFonts w:ascii="Times New Roman" w:hAnsi="Times New Roman"/>
          </w:rPr>
          <w:t>https://www.ncbi.nlm.nih.gov/pmc/articles/PMC3178858/</w:t>
        </w:r>
      </w:hyperlink>
      <w:r w:rsidRPr="00E650D9">
        <w:rPr>
          <w:rFonts w:ascii="Times New Roman" w:hAnsi="Times New Roman"/>
        </w:rPr>
        <w:t>.</w:t>
      </w:r>
    </w:p>
    <w:p w14:paraId="20850E63" w14:textId="5EA5BB5D" w:rsidR="00812144" w:rsidRPr="00E650D9" w:rsidRDefault="00812144" w:rsidP="00812144">
      <w:pPr>
        <w:pStyle w:val="EndNoteBibliography"/>
        <w:spacing w:after="0"/>
        <w:rPr>
          <w:rFonts w:ascii="Times New Roman" w:hAnsi="Times New Roman"/>
        </w:rPr>
      </w:pPr>
      <w:r w:rsidRPr="00E650D9">
        <w:rPr>
          <w:rFonts w:ascii="Times New Roman" w:hAnsi="Times New Roman"/>
        </w:rPr>
        <w:t>5.</w:t>
      </w:r>
      <w:r w:rsidRPr="00E650D9">
        <w:rPr>
          <w:rFonts w:ascii="Times New Roman" w:hAnsi="Times New Roman"/>
        </w:rPr>
        <w:tab/>
        <w:t xml:space="preserve">Collins FS, Fink L. The human genome project. Alcohol health and research world. 1995;19(3):190.[cited 09-08-2024]. Available from: </w:t>
      </w:r>
      <w:hyperlink r:id="rId12" w:history="1">
        <w:r w:rsidRPr="00E650D9">
          <w:rPr>
            <w:rStyle w:val="Hyperlink"/>
            <w:rFonts w:ascii="Times New Roman" w:hAnsi="Times New Roman"/>
          </w:rPr>
          <w:t>https://www.ncbi.nlm.nih.gov/pmc/articles/PMC6875757/</w:t>
        </w:r>
      </w:hyperlink>
      <w:r w:rsidRPr="00E650D9">
        <w:rPr>
          <w:rFonts w:ascii="Times New Roman" w:hAnsi="Times New Roman"/>
        </w:rPr>
        <w:t>.</w:t>
      </w:r>
    </w:p>
    <w:p w14:paraId="1708EF55" w14:textId="1051E84D" w:rsidR="00812144" w:rsidRPr="00E650D9" w:rsidRDefault="00812144" w:rsidP="00812144">
      <w:pPr>
        <w:pStyle w:val="EndNoteBibliography"/>
        <w:spacing w:after="0"/>
        <w:rPr>
          <w:rFonts w:ascii="Times New Roman" w:hAnsi="Times New Roman"/>
        </w:rPr>
      </w:pPr>
      <w:r w:rsidRPr="00E650D9">
        <w:rPr>
          <w:rFonts w:ascii="Times New Roman" w:hAnsi="Times New Roman"/>
        </w:rPr>
        <w:t>6.</w:t>
      </w:r>
      <w:r w:rsidRPr="00E650D9">
        <w:rPr>
          <w:rFonts w:ascii="Times New Roman" w:hAnsi="Times New Roman"/>
        </w:rPr>
        <w:tab/>
        <w:t xml:space="preserve">Iliashenko O, Bikkulova Z, Dubgorn A. Opportunities and challenges of artificial intelligence in healthcare. E3S Web of Conferences. 2019;110:02028.[cited 09-01-2024]. Available from: </w:t>
      </w:r>
      <w:hyperlink r:id="rId13" w:history="1">
        <w:r w:rsidRPr="00E650D9">
          <w:rPr>
            <w:rStyle w:val="Hyperlink"/>
            <w:rFonts w:ascii="Times New Roman" w:hAnsi="Times New Roman"/>
          </w:rPr>
          <w:t>https://go.exlibris.link/lvgLpxY6</w:t>
        </w:r>
      </w:hyperlink>
      <w:r w:rsidRPr="00E650D9">
        <w:rPr>
          <w:rFonts w:ascii="Times New Roman" w:hAnsi="Times New Roman"/>
        </w:rPr>
        <w:t>.</w:t>
      </w:r>
    </w:p>
    <w:p w14:paraId="54C505DF" w14:textId="0A5DB848" w:rsidR="00812144" w:rsidRPr="00E650D9" w:rsidRDefault="00812144" w:rsidP="00812144">
      <w:pPr>
        <w:pStyle w:val="EndNoteBibliography"/>
        <w:spacing w:after="0"/>
        <w:rPr>
          <w:rFonts w:ascii="Times New Roman" w:hAnsi="Times New Roman"/>
        </w:rPr>
      </w:pPr>
      <w:r w:rsidRPr="00E650D9">
        <w:rPr>
          <w:rFonts w:ascii="Times New Roman" w:hAnsi="Times New Roman"/>
        </w:rPr>
        <w:t>7.</w:t>
      </w:r>
      <w:r w:rsidRPr="00E650D9">
        <w:rPr>
          <w:rFonts w:ascii="Times New Roman" w:hAnsi="Times New Roman"/>
        </w:rPr>
        <w:tab/>
        <w:t xml:space="preserve">Nadella GS, Satish S, Meduri K, Meduri SS. A Systematic Literature Review of Advancements, Challenges and Future Directions of AI And ML in Healthcare. International Journal of Machine Learning for Sustainable Development. 2023;5(3):115-30.[cited 09-01-2024]. Available from: </w:t>
      </w:r>
      <w:hyperlink r:id="rId14" w:history="1">
        <w:r w:rsidRPr="00E650D9">
          <w:rPr>
            <w:rStyle w:val="Hyperlink"/>
            <w:rFonts w:ascii="Times New Roman" w:hAnsi="Times New Roman"/>
          </w:rPr>
          <w:t>https://www.ijsdcs.com/index.php/IJMLSD/article/view/519</w:t>
        </w:r>
      </w:hyperlink>
      <w:r w:rsidRPr="00E650D9">
        <w:rPr>
          <w:rFonts w:ascii="Times New Roman" w:hAnsi="Times New Roman"/>
        </w:rPr>
        <w:t>.</w:t>
      </w:r>
    </w:p>
    <w:p w14:paraId="77E68FBA" w14:textId="48A39D0E" w:rsidR="00812144" w:rsidRPr="00E650D9" w:rsidRDefault="00812144" w:rsidP="00812144">
      <w:pPr>
        <w:pStyle w:val="EndNoteBibliography"/>
        <w:spacing w:after="0"/>
        <w:rPr>
          <w:rFonts w:ascii="Times New Roman" w:hAnsi="Times New Roman"/>
        </w:rPr>
      </w:pPr>
      <w:r w:rsidRPr="00E650D9">
        <w:rPr>
          <w:rFonts w:ascii="Times New Roman" w:hAnsi="Times New Roman"/>
        </w:rPr>
        <w:t>8.</w:t>
      </w:r>
      <w:r w:rsidRPr="00E650D9">
        <w:rPr>
          <w:rFonts w:ascii="Times New Roman" w:hAnsi="Times New Roman"/>
        </w:rPr>
        <w:tab/>
        <w:t xml:space="preserve">The Evolution of Machine Learning: A Brief History and Timeline[09-07-2024]. Available from: </w:t>
      </w:r>
      <w:hyperlink r:id="rId15" w:history="1">
        <w:r w:rsidRPr="00E650D9">
          <w:rPr>
            <w:rStyle w:val="Hyperlink"/>
            <w:rFonts w:ascii="Times New Roman" w:hAnsi="Times New Roman"/>
          </w:rPr>
          <w:t>https://machinelearningmodels.org/the-evolution-of-machine-learning-a-brief-history-and-timeline/</w:t>
        </w:r>
      </w:hyperlink>
      <w:r w:rsidRPr="00E650D9">
        <w:rPr>
          <w:rFonts w:ascii="Times New Roman" w:hAnsi="Times New Roman"/>
        </w:rPr>
        <w:t>.</w:t>
      </w:r>
    </w:p>
    <w:p w14:paraId="3427DEBA" w14:textId="65921B26" w:rsidR="00812144" w:rsidRPr="00E650D9" w:rsidRDefault="00812144" w:rsidP="00812144">
      <w:pPr>
        <w:pStyle w:val="EndNoteBibliography"/>
        <w:spacing w:after="0"/>
        <w:rPr>
          <w:rFonts w:ascii="Times New Roman" w:hAnsi="Times New Roman"/>
        </w:rPr>
      </w:pPr>
      <w:r w:rsidRPr="00E650D9">
        <w:rPr>
          <w:rFonts w:ascii="Times New Roman" w:hAnsi="Times New Roman"/>
        </w:rPr>
        <w:t>9.</w:t>
      </w:r>
      <w:r w:rsidRPr="00E650D9">
        <w:rPr>
          <w:rFonts w:ascii="Times New Roman" w:hAnsi="Times New Roman"/>
        </w:rPr>
        <w:tab/>
        <w:t xml:space="preserve">Ramírez JGC, Islam MM, Even AIH. Machine Learning Applications in Healthcare: Current Trends and Future Prospects. Journal of Artificial Intelligence General science (JAIGS) ISSN: 3006-4023. 2024;1(1).[cited 09-05-2024]. Available from: </w:t>
      </w:r>
      <w:hyperlink r:id="rId16" w:history="1">
        <w:r w:rsidRPr="00E650D9">
          <w:rPr>
            <w:rStyle w:val="Hyperlink"/>
            <w:rFonts w:ascii="Times New Roman" w:hAnsi="Times New Roman"/>
          </w:rPr>
          <w:t>https://ojs.boulibrary.com/index.php/JAIGS/article/view/33</w:t>
        </w:r>
      </w:hyperlink>
      <w:r w:rsidRPr="00E650D9">
        <w:rPr>
          <w:rFonts w:ascii="Times New Roman" w:hAnsi="Times New Roman"/>
        </w:rPr>
        <w:t>.</w:t>
      </w:r>
    </w:p>
    <w:p w14:paraId="0EFF1E3A" w14:textId="36EF98C3" w:rsidR="00812144" w:rsidRPr="00E650D9" w:rsidRDefault="00812144" w:rsidP="00812144">
      <w:pPr>
        <w:pStyle w:val="EndNoteBibliography"/>
        <w:spacing w:after="0"/>
        <w:rPr>
          <w:rFonts w:ascii="Times New Roman" w:hAnsi="Times New Roman"/>
        </w:rPr>
      </w:pPr>
      <w:r w:rsidRPr="00E650D9">
        <w:rPr>
          <w:rFonts w:ascii="Times New Roman" w:hAnsi="Times New Roman"/>
        </w:rPr>
        <w:t>10.</w:t>
      </w:r>
      <w:r w:rsidRPr="00E650D9">
        <w:rPr>
          <w:rFonts w:ascii="Times New Roman" w:hAnsi="Times New Roman"/>
        </w:rPr>
        <w:tab/>
        <w:t xml:space="preserve">Ahmed A, Xi R, Hou M, Shah SA, Hameed S. Harnessing big data analytics for healthcare: A comprehensive review of frameworks, implications, applications, and impacts. IEEE Access. 2023.[cited 09-05-2024]. Available from: </w:t>
      </w:r>
      <w:hyperlink r:id="rId17" w:history="1">
        <w:r w:rsidRPr="00E650D9">
          <w:rPr>
            <w:rStyle w:val="Hyperlink"/>
            <w:rFonts w:ascii="Times New Roman" w:hAnsi="Times New Roman"/>
          </w:rPr>
          <w:t>https://go.exlibris.link/RQPn7fjL</w:t>
        </w:r>
      </w:hyperlink>
      <w:r w:rsidRPr="00E650D9">
        <w:rPr>
          <w:rFonts w:ascii="Times New Roman" w:hAnsi="Times New Roman"/>
        </w:rPr>
        <w:t>.</w:t>
      </w:r>
    </w:p>
    <w:p w14:paraId="3EDA025A" w14:textId="0CCA93B2" w:rsidR="00812144" w:rsidRPr="00E650D9" w:rsidRDefault="00812144" w:rsidP="00812144">
      <w:pPr>
        <w:pStyle w:val="EndNoteBibliography"/>
        <w:spacing w:after="0"/>
        <w:rPr>
          <w:rFonts w:ascii="Times New Roman" w:hAnsi="Times New Roman"/>
        </w:rPr>
      </w:pPr>
      <w:r w:rsidRPr="00E650D9">
        <w:rPr>
          <w:rFonts w:ascii="Times New Roman" w:hAnsi="Times New Roman"/>
        </w:rPr>
        <w:t>11.</w:t>
      </w:r>
      <w:r w:rsidRPr="00E650D9">
        <w:rPr>
          <w:rFonts w:ascii="Times New Roman" w:hAnsi="Times New Roman"/>
        </w:rPr>
        <w:tab/>
        <w:t xml:space="preserve">Machine learning in healthcare: use cases, examples &amp; algorithms[2024] [09-12-2024]. Available from: </w:t>
      </w:r>
      <w:hyperlink r:id="rId18" w:history="1">
        <w:r w:rsidRPr="00E650D9">
          <w:rPr>
            <w:rStyle w:val="Hyperlink"/>
            <w:rFonts w:ascii="Times New Roman" w:hAnsi="Times New Roman"/>
          </w:rPr>
          <w:t>https://www.itransition.com/machine-learning/healthcare</w:t>
        </w:r>
      </w:hyperlink>
      <w:r w:rsidRPr="00E650D9">
        <w:rPr>
          <w:rFonts w:ascii="Times New Roman" w:hAnsi="Times New Roman"/>
        </w:rPr>
        <w:t>.</w:t>
      </w:r>
    </w:p>
    <w:p w14:paraId="2FCDA7A4" w14:textId="179BBAD2" w:rsidR="00812144" w:rsidRPr="00E650D9" w:rsidRDefault="00812144" w:rsidP="00812144">
      <w:pPr>
        <w:pStyle w:val="EndNoteBibliography"/>
        <w:spacing w:after="0"/>
        <w:rPr>
          <w:rFonts w:ascii="Times New Roman" w:hAnsi="Times New Roman"/>
        </w:rPr>
      </w:pPr>
      <w:r w:rsidRPr="00E650D9">
        <w:rPr>
          <w:rFonts w:ascii="Times New Roman" w:hAnsi="Times New Roman"/>
        </w:rPr>
        <w:t>12.</w:t>
      </w:r>
      <w:r w:rsidRPr="00E650D9">
        <w:rPr>
          <w:rFonts w:ascii="Times New Roman" w:hAnsi="Times New Roman"/>
        </w:rPr>
        <w:tab/>
        <w:t xml:space="preserve">Sarker M. Revolutionizing healthcare: the role of machine learning in the health sector. Journal of Artificial Intelligence General science (JAIGS) ISSN: 3006-4023. 2024;2(1):36-61.[cited 09-12-2024]. Available from: </w:t>
      </w:r>
      <w:hyperlink r:id="rId19" w:history="1">
        <w:r w:rsidRPr="00E650D9">
          <w:rPr>
            <w:rStyle w:val="Hyperlink"/>
            <w:rFonts w:ascii="Times New Roman" w:hAnsi="Times New Roman"/>
          </w:rPr>
          <w:t>https://ojs.boulibrary.com/index.php/JAIGS/article/view/96</w:t>
        </w:r>
      </w:hyperlink>
      <w:r w:rsidRPr="00E650D9">
        <w:rPr>
          <w:rFonts w:ascii="Times New Roman" w:hAnsi="Times New Roman"/>
        </w:rPr>
        <w:t>.</w:t>
      </w:r>
    </w:p>
    <w:p w14:paraId="7F5D45DA" w14:textId="1F0A362F" w:rsidR="00812144" w:rsidRPr="00E650D9" w:rsidRDefault="00812144" w:rsidP="00812144">
      <w:pPr>
        <w:pStyle w:val="EndNoteBibliography"/>
        <w:spacing w:after="0"/>
        <w:rPr>
          <w:rFonts w:ascii="Times New Roman" w:hAnsi="Times New Roman"/>
        </w:rPr>
      </w:pPr>
      <w:r w:rsidRPr="00E650D9">
        <w:rPr>
          <w:rFonts w:ascii="Times New Roman" w:hAnsi="Times New Roman"/>
        </w:rPr>
        <w:t>13.</w:t>
      </w:r>
      <w:r w:rsidRPr="00E650D9">
        <w:rPr>
          <w:rFonts w:ascii="Times New Roman" w:hAnsi="Times New Roman"/>
        </w:rPr>
        <w:tab/>
        <w:t xml:space="preserve">Ariwala P. Top 14 Natural Language Processing Use Cases in Healthcare[2024] [09-12-2024]. Available from: </w:t>
      </w:r>
      <w:hyperlink r:id="rId20" w:history="1">
        <w:r w:rsidRPr="00E650D9">
          <w:rPr>
            <w:rStyle w:val="Hyperlink"/>
            <w:rFonts w:ascii="Times New Roman" w:hAnsi="Times New Roman"/>
          </w:rPr>
          <w:t>https://marutitech.com/use-cases-of-natural-language-processing-in-healthcare/</w:t>
        </w:r>
      </w:hyperlink>
      <w:r w:rsidRPr="00E650D9">
        <w:rPr>
          <w:rFonts w:ascii="Times New Roman" w:hAnsi="Times New Roman"/>
        </w:rPr>
        <w:t>.</w:t>
      </w:r>
    </w:p>
    <w:p w14:paraId="61F4B982" w14:textId="344462C9" w:rsidR="00812144" w:rsidRPr="00E650D9" w:rsidRDefault="00812144" w:rsidP="00812144">
      <w:pPr>
        <w:pStyle w:val="EndNoteBibliography"/>
        <w:spacing w:after="0"/>
        <w:rPr>
          <w:rFonts w:ascii="Times New Roman" w:hAnsi="Times New Roman"/>
        </w:rPr>
      </w:pPr>
      <w:r w:rsidRPr="00E650D9">
        <w:rPr>
          <w:rFonts w:ascii="Times New Roman" w:hAnsi="Times New Roman"/>
        </w:rPr>
        <w:t>14.</w:t>
      </w:r>
      <w:r w:rsidRPr="00E650D9">
        <w:rPr>
          <w:rFonts w:ascii="Times New Roman" w:hAnsi="Times New Roman"/>
        </w:rPr>
        <w:tab/>
        <w:t xml:space="preserve">Robotics in Healthcare: Top 10 Use-Cases in 2024[2023] [09-12-2024]. Available from: </w:t>
      </w:r>
      <w:hyperlink r:id="rId21" w:history="1">
        <w:r w:rsidRPr="00E650D9">
          <w:rPr>
            <w:rStyle w:val="Hyperlink"/>
            <w:rFonts w:ascii="Times New Roman" w:hAnsi="Times New Roman"/>
          </w:rPr>
          <w:t>https://standardbots.com/blog/10-ways-robotics-are-being-used-in-healthcare-today</w:t>
        </w:r>
      </w:hyperlink>
      <w:r w:rsidRPr="00E650D9">
        <w:rPr>
          <w:rFonts w:ascii="Times New Roman" w:hAnsi="Times New Roman"/>
        </w:rPr>
        <w:t>.</w:t>
      </w:r>
    </w:p>
    <w:p w14:paraId="60573223" w14:textId="755222B7" w:rsidR="00812144" w:rsidRPr="00E650D9" w:rsidRDefault="00812144" w:rsidP="00812144">
      <w:pPr>
        <w:pStyle w:val="EndNoteBibliography"/>
        <w:spacing w:after="0"/>
        <w:rPr>
          <w:rFonts w:ascii="Times New Roman" w:hAnsi="Times New Roman"/>
        </w:rPr>
      </w:pPr>
      <w:r w:rsidRPr="00E650D9">
        <w:rPr>
          <w:rFonts w:ascii="Times New Roman" w:hAnsi="Times New Roman"/>
        </w:rPr>
        <w:t>15.</w:t>
      </w:r>
      <w:r w:rsidRPr="00E650D9">
        <w:rPr>
          <w:rFonts w:ascii="Times New Roman" w:hAnsi="Times New Roman"/>
        </w:rPr>
        <w:tab/>
        <w:t xml:space="preserve">Dilmegani C. 12 Deep Learning Use Cases / Applications in Healthcare in 2024. Available from: </w:t>
      </w:r>
      <w:hyperlink r:id="rId22" w:history="1">
        <w:r w:rsidRPr="00E650D9">
          <w:rPr>
            <w:rStyle w:val="Hyperlink"/>
            <w:rFonts w:ascii="Times New Roman" w:hAnsi="Times New Roman"/>
          </w:rPr>
          <w:t>https://research.aimultiple.com/deep-learning-in-healthcare/</w:t>
        </w:r>
      </w:hyperlink>
      <w:r w:rsidRPr="00E650D9">
        <w:rPr>
          <w:rFonts w:ascii="Times New Roman" w:hAnsi="Times New Roman"/>
        </w:rPr>
        <w:t>.</w:t>
      </w:r>
    </w:p>
    <w:p w14:paraId="6E980AB0" w14:textId="63C58C6D" w:rsidR="00812144" w:rsidRPr="00E650D9" w:rsidRDefault="00812144" w:rsidP="00812144">
      <w:pPr>
        <w:pStyle w:val="EndNoteBibliography"/>
        <w:spacing w:after="0"/>
        <w:rPr>
          <w:rFonts w:ascii="Times New Roman" w:hAnsi="Times New Roman"/>
        </w:rPr>
      </w:pPr>
      <w:r w:rsidRPr="00E650D9">
        <w:rPr>
          <w:rFonts w:ascii="Times New Roman" w:hAnsi="Times New Roman"/>
        </w:rPr>
        <w:t>16.</w:t>
      </w:r>
      <w:r w:rsidRPr="00E650D9">
        <w:rPr>
          <w:rFonts w:ascii="Times New Roman" w:hAnsi="Times New Roman"/>
        </w:rPr>
        <w:tab/>
        <w:t xml:space="preserve">Sahni N, Stein G, Zemmel R, Cutler DM. The potential impact of artificial intelligence on healthcare spending. National Bureau of Economic Research Cambridge, MA, USA:, </w:t>
      </w:r>
      <w:r w:rsidRPr="00E650D9">
        <w:rPr>
          <w:rFonts w:ascii="Times New Roman" w:hAnsi="Times New Roman"/>
        </w:rPr>
        <w:lastRenderedPageBreak/>
        <w:t>2023.[cited 09-12-2024] Available from:</w:t>
      </w:r>
      <w:r w:rsidR="004B0075">
        <w:rPr>
          <w:rFonts w:ascii="Times New Roman" w:hAnsi="Times New Roman"/>
        </w:rPr>
        <w:t xml:space="preserve"> </w:t>
      </w:r>
      <w:r w:rsidRPr="004B0075">
        <w:rPr>
          <w:rFonts w:ascii="Times New Roman" w:hAnsi="Times New Roman"/>
        </w:rPr>
        <w:t>https://scholar.harvard.edu/cutler/publications/potential-impact-artificial-intelligence-healthcare-spending-0</w:t>
      </w:r>
      <w:r w:rsidRPr="00E650D9">
        <w:rPr>
          <w:rFonts w:ascii="Times New Roman" w:hAnsi="Times New Roman"/>
        </w:rPr>
        <w:t>.</w:t>
      </w:r>
    </w:p>
    <w:p w14:paraId="3A1EA369" w14:textId="169A5331" w:rsidR="00812144" w:rsidRPr="00E650D9" w:rsidRDefault="00812144" w:rsidP="00812144">
      <w:pPr>
        <w:pStyle w:val="EndNoteBibliography"/>
        <w:spacing w:after="0"/>
        <w:rPr>
          <w:rFonts w:ascii="Times New Roman" w:hAnsi="Times New Roman"/>
        </w:rPr>
      </w:pPr>
      <w:r w:rsidRPr="00E650D9">
        <w:rPr>
          <w:rFonts w:ascii="Times New Roman" w:hAnsi="Times New Roman"/>
        </w:rPr>
        <w:t>17.</w:t>
      </w:r>
      <w:r w:rsidRPr="00E650D9">
        <w:rPr>
          <w:rFonts w:ascii="Times New Roman" w:hAnsi="Times New Roman"/>
        </w:rPr>
        <w:tab/>
        <w:t xml:space="preserve">AI revolution: productivity boom and beyond[2023] [09-12-2024]. Available from: </w:t>
      </w:r>
      <w:hyperlink r:id="rId23" w:history="1">
        <w:r w:rsidRPr="00E650D9">
          <w:rPr>
            <w:rStyle w:val="Hyperlink"/>
            <w:rFonts w:ascii="Times New Roman" w:hAnsi="Times New Roman"/>
          </w:rPr>
          <w:t>https://www.ib.barclays/our-insights/AI-productivity-boom.html/?cid=paidsearch-textads_google_google_themes_ai-revolution_us_ai</w:t>
        </w:r>
      </w:hyperlink>
      <w:r w:rsidRPr="00E650D9">
        <w:rPr>
          <w:rFonts w:ascii="Times New Roman" w:hAnsi="Times New Roman"/>
        </w:rPr>
        <w:t>.</w:t>
      </w:r>
    </w:p>
    <w:p w14:paraId="099103BD" w14:textId="2B6F03C8" w:rsidR="00812144" w:rsidRPr="00E650D9" w:rsidRDefault="00812144" w:rsidP="00812144">
      <w:pPr>
        <w:pStyle w:val="EndNoteBibliography"/>
        <w:spacing w:after="0"/>
        <w:rPr>
          <w:rFonts w:ascii="Times New Roman" w:hAnsi="Times New Roman"/>
        </w:rPr>
      </w:pPr>
      <w:r w:rsidRPr="00E650D9">
        <w:rPr>
          <w:rFonts w:ascii="Times New Roman" w:hAnsi="Times New Roman"/>
        </w:rPr>
        <w:t>18.</w:t>
      </w:r>
      <w:r w:rsidRPr="00E650D9">
        <w:rPr>
          <w:rFonts w:ascii="Times New Roman" w:hAnsi="Times New Roman"/>
        </w:rPr>
        <w:tab/>
        <w:t xml:space="preserve">Elizabeth Walker. Common types of health insurance plans[2024] [09-12-2024]. Available from: </w:t>
      </w:r>
      <w:hyperlink r:id="rId24" w:history="1">
        <w:r w:rsidRPr="00E650D9">
          <w:rPr>
            <w:rStyle w:val="Hyperlink"/>
            <w:rFonts w:ascii="Times New Roman" w:hAnsi="Times New Roman"/>
          </w:rPr>
          <w:t>https://www.peoplekeep.com/blog/common-types-of-health-insurance-plans</w:t>
        </w:r>
      </w:hyperlink>
      <w:r w:rsidRPr="00E650D9">
        <w:rPr>
          <w:rFonts w:ascii="Times New Roman" w:hAnsi="Times New Roman"/>
        </w:rPr>
        <w:t>.</w:t>
      </w:r>
    </w:p>
    <w:p w14:paraId="3C3E8450" w14:textId="1B5A9617" w:rsidR="00812144" w:rsidRPr="00E650D9" w:rsidRDefault="00812144" w:rsidP="00812144">
      <w:pPr>
        <w:pStyle w:val="EndNoteBibliography"/>
        <w:spacing w:after="0"/>
        <w:rPr>
          <w:rFonts w:ascii="Times New Roman" w:hAnsi="Times New Roman"/>
        </w:rPr>
      </w:pPr>
      <w:r w:rsidRPr="00E650D9">
        <w:rPr>
          <w:rFonts w:ascii="Times New Roman" w:hAnsi="Times New Roman"/>
        </w:rPr>
        <w:t>19.</w:t>
      </w:r>
      <w:r w:rsidRPr="00E650D9">
        <w:rPr>
          <w:rFonts w:ascii="Times New Roman" w:hAnsi="Times New Roman"/>
        </w:rPr>
        <w:tab/>
        <w:t xml:space="preserve">Glass C. How AI is Changing the Health Insurance Industry in North America[2024] [09-12-2024]. Available from: </w:t>
      </w:r>
      <w:hyperlink r:id="rId25" w:history="1">
        <w:r w:rsidRPr="00E650D9">
          <w:rPr>
            <w:rStyle w:val="Hyperlink"/>
            <w:rFonts w:ascii="Times New Roman" w:hAnsi="Times New Roman"/>
          </w:rPr>
          <w:t>https://shibumi.com/blog/ai-changing-health-insurance-industry/</w:t>
        </w:r>
      </w:hyperlink>
      <w:r w:rsidRPr="00E650D9">
        <w:rPr>
          <w:rFonts w:ascii="Times New Roman" w:hAnsi="Times New Roman"/>
        </w:rPr>
        <w:t>.</w:t>
      </w:r>
    </w:p>
    <w:p w14:paraId="1548FD29" w14:textId="4C9DCB60" w:rsidR="00812144" w:rsidRPr="00E650D9" w:rsidRDefault="00812144" w:rsidP="00812144">
      <w:pPr>
        <w:pStyle w:val="EndNoteBibliography"/>
        <w:spacing w:after="0"/>
        <w:rPr>
          <w:rFonts w:ascii="Times New Roman" w:hAnsi="Times New Roman"/>
        </w:rPr>
      </w:pPr>
      <w:r w:rsidRPr="00E650D9">
        <w:rPr>
          <w:rFonts w:ascii="Times New Roman" w:hAnsi="Times New Roman"/>
        </w:rPr>
        <w:t>20.</w:t>
      </w:r>
      <w:r w:rsidRPr="00E650D9">
        <w:rPr>
          <w:rFonts w:ascii="Times New Roman" w:hAnsi="Times New Roman"/>
        </w:rPr>
        <w:tab/>
        <w:t xml:space="preserve">Advanced Diagnostics: Enhancing Patient Outcomes with Cutting-Edge Technology[2024] [09-14-2024]. Available from: </w:t>
      </w:r>
      <w:hyperlink r:id="rId26" w:history="1">
        <w:r w:rsidRPr="00E650D9">
          <w:rPr>
            <w:rStyle w:val="Hyperlink"/>
            <w:rFonts w:ascii="Times New Roman" w:hAnsi="Times New Roman"/>
          </w:rPr>
          <w:t>https://www.mymcso.com/advanced-diagnostics-enhancing-patient-outcomes-with-cutting-edge-technology.html</w:t>
        </w:r>
      </w:hyperlink>
      <w:r w:rsidRPr="00E650D9">
        <w:rPr>
          <w:rFonts w:ascii="Times New Roman" w:hAnsi="Times New Roman"/>
        </w:rPr>
        <w:t>.</w:t>
      </w:r>
    </w:p>
    <w:p w14:paraId="3487D297" w14:textId="05E0A83E" w:rsidR="00812144" w:rsidRPr="00E650D9" w:rsidRDefault="00812144" w:rsidP="00812144">
      <w:pPr>
        <w:pStyle w:val="EndNoteBibliography"/>
        <w:spacing w:after="0"/>
        <w:rPr>
          <w:rFonts w:ascii="Times New Roman" w:hAnsi="Times New Roman"/>
        </w:rPr>
      </w:pPr>
      <w:r w:rsidRPr="00E650D9">
        <w:rPr>
          <w:rFonts w:ascii="Times New Roman" w:hAnsi="Times New Roman"/>
        </w:rPr>
        <w:t>21.</w:t>
      </w:r>
      <w:r w:rsidRPr="00E650D9">
        <w:rPr>
          <w:rFonts w:ascii="Times New Roman" w:hAnsi="Times New Roman"/>
        </w:rPr>
        <w:tab/>
        <w:t xml:space="preserve">Clinical Decision Support System[09-12-2024]. Available from: </w:t>
      </w:r>
      <w:hyperlink r:id="rId27" w:history="1">
        <w:r w:rsidRPr="00E650D9">
          <w:rPr>
            <w:rStyle w:val="Hyperlink"/>
            <w:rFonts w:ascii="Times New Roman" w:hAnsi="Times New Roman"/>
          </w:rPr>
          <w:t>https://evidence.care/clinical-decision-support-system/</w:t>
        </w:r>
      </w:hyperlink>
      <w:r w:rsidRPr="00E650D9">
        <w:rPr>
          <w:rFonts w:ascii="Times New Roman" w:hAnsi="Times New Roman"/>
        </w:rPr>
        <w:t>.</w:t>
      </w:r>
    </w:p>
    <w:p w14:paraId="0A28D536" w14:textId="11D8DB31" w:rsidR="00812144" w:rsidRPr="00E650D9" w:rsidRDefault="00812144" w:rsidP="00812144">
      <w:pPr>
        <w:pStyle w:val="EndNoteBibliography"/>
        <w:rPr>
          <w:rFonts w:ascii="Times New Roman" w:hAnsi="Times New Roman"/>
        </w:rPr>
      </w:pPr>
      <w:r w:rsidRPr="00E650D9">
        <w:rPr>
          <w:rFonts w:ascii="Times New Roman" w:hAnsi="Times New Roman"/>
        </w:rPr>
        <w:t>22.</w:t>
      </w:r>
      <w:r w:rsidRPr="00E650D9">
        <w:rPr>
          <w:rFonts w:ascii="Times New Roman" w:hAnsi="Times New Roman"/>
        </w:rPr>
        <w:tab/>
        <w:t xml:space="preserve">Ahmed M Alhuwaydi. Exploring the Role of Artificial Intelligence in Mental Healthcare: Current Trends and Future Directions–A Narrative Review for a Comprehensive Insight. Risk Management and Healthcare Policy. 2024:1339-48.[cited 09-14-2024]. Available from: </w:t>
      </w:r>
      <w:hyperlink r:id="rId28" w:history="1">
        <w:r w:rsidRPr="00E650D9">
          <w:rPr>
            <w:rStyle w:val="Hyperlink"/>
            <w:rFonts w:ascii="Times New Roman" w:hAnsi="Times New Roman"/>
          </w:rPr>
          <w:t>https://www.ncbi.nlm.nih.gov/pmc/articles/PMC11127648/</w:t>
        </w:r>
      </w:hyperlink>
      <w:r w:rsidRPr="00E650D9">
        <w:rPr>
          <w:rFonts w:ascii="Times New Roman" w:hAnsi="Times New Roman"/>
        </w:rPr>
        <w:t>.</w:t>
      </w:r>
    </w:p>
    <w:p w14:paraId="4932BA2E" w14:textId="6C8A2135" w:rsidR="004D1A0A" w:rsidRPr="004243EB" w:rsidRDefault="00E00B2F" w:rsidP="00636B8B">
      <w:pPr>
        <w:jc w:val="both"/>
      </w:pPr>
      <w:r w:rsidRPr="00E650D9">
        <w:fldChar w:fldCharType="end"/>
      </w:r>
      <w:r w:rsidR="002405EC" w:rsidRPr="004243EB">
        <w:t xml:space="preserve"> </w:t>
      </w:r>
    </w:p>
    <w:p w14:paraId="5A4600A7" w14:textId="77777777" w:rsidR="00601F6B" w:rsidRPr="004243EB" w:rsidRDefault="00601F6B" w:rsidP="00636B8B">
      <w:pPr>
        <w:jc w:val="both"/>
      </w:pPr>
    </w:p>
    <w:p w14:paraId="2923A9DA" w14:textId="77777777" w:rsidR="00601F6B" w:rsidRPr="004243EB" w:rsidRDefault="00601F6B" w:rsidP="00636B8B">
      <w:pPr>
        <w:jc w:val="both"/>
      </w:pPr>
    </w:p>
    <w:p w14:paraId="73651516" w14:textId="77777777" w:rsidR="00601F6B" w:rsidRPr="004243EB" w:rsidRDefault="00601F6B" w:rsidP="00636B8B">
      <w:pPr>
        <w:jc w:val="both"/>
      </w:pPr>
    </w:p>
    <w:p w14:paraId="3FBF1927" w14:textId="77777777" w:rsidR="00601F6B" w:rsidRPr="004243EB" w:rsidRDefault="00601F6B" w:rsidP="00636B8B">
      <w:pPr>
        <w:jc w:val="both"/>
      </w:pPr>
    </w:p>
    <w:p w14:paraId="5182FC47" w14:textId="77777777" w:rsidR="00601F6B" w:rsidRPr="004243EB" w:rsidRDefault="00601F6B" w:rsidP="00636B8B">
      <w:pPr>
        <w:jc w:val="both"/>
      </w:pPr>
    </w:p>
    <w:p w14:paraId="281C5225" w14:textId="77777777" w:rsidR="00601F6B" w:rsidRPr="004243EB" w:rsidRDefault="00601F6B" w:rsidP="00636B8B">
      <w:pPr>
        <w:jc w:val="both"/>
      </w:pPr>
    </w:p>
    <w:p w14:paraId="3DDE8D9C" w14:textId="77777777" w:rsidR="00601F6B" w:rsidRPr="004243EB" w:rsidRDefault="00601F6B" w:rsidP="00636B8B">
      <w:pPr>
        <w:jc w:val="both"/>
      </w:pPr>
    </w:p>
    <w:p w14:paraId="597011AF" w14:textId="0EAC85AC" w:rsidR="00601F6B" w:rsidRPr="004243EB" w:rsidRDefault="00601F6B" w:rsidP="00636B8B">
      <w:pPr>
        <w:jc w:val="both"/>
      </w:pPr>
    </w:p>
    <w:sectPr w:rsidR="00601F6B" w:rsidRPr="004243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B92909" w14:textId="77777777" w:rsidR="004B0075" w:rsidRDefault="004B0075" w:rsidP="004B0075">
      <w:pPr>
        <w:spacing w:after="0" w:line="240" w:lineRule="auto"/>
      </w:pPr>
      <w:r>
        <w:separator/>
      </w:r>
    </w:p>
  </w:endnote>
  <w:endnote w:type="continuationSeparator" w:id="0">
    <w:p w14:paraId="7A1D3FCB" w14:textId="77777777" w:rsidR="004B0075" w:rsidRDefault="004B0075" w:rsidP="004B00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8658F4" w14:textId="77777777" w:rsidR="004B0075" w:rsidRDefault="004B0075" w:rsidP="004B0075">
      <w:pPr>
        <w:spacing w:after="0" w:line="240" w:lineRule="auto"/>
      </w:pPr>
      <w:r>
        <w:separator/>
      </w:r>
    </w:p>
  </w:footnote>
  <w:footnote w:type="continuationSeparator" w:id="0">
    <w:p w14:paraId="69015EC9" w14:textId="77777777" w:rsidR="004B0075" w:rsidRDefault="004B0075" w:rsidP="004B00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16851"/>
    <w:multiLevelType w:val="hybridMultilevel"/>
    <w:tmpl w:val="82B01F4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6E77DB0"/>
    <w:multiLevelType w:val="hybridMultilevel"/>
    <w:tmpl w:val="3DD446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C90319C"/>
    <w:multiLevelType w:val="hybridMultilevel"/>
    <w:tmpl w:val="89981CBA"/>
    <w:lvl w:ilvl="0" w:tplc="CA70B634">
      <w:start w:val="1"/>
      <w:numFmt w:val="decimal"/>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0D5F3713"/>
    <w:multiLevelType w:val="multilevel"/>
    <w:tmpl w:val="2116C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C66220"/>
    <w:multiLevelType w:val="multilevel"/>
    <w:tmpl w:val="5BBC9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19B2AAB"/>
    <w:multiLevelType w:val="hybridMultilevel"/>
    <w:tmpl w:val="C0B0969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74A1519"/>
    <w:multiLevelType w:val="hybridMultilevel"/>
    <w:tmpl w:val="43C2D28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C4F3C4C"/>
    <w:multiLevelType w:val="multilevel"/>
    <w:tmpl w:val="DF52074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3D403E"/>
    <w:multiLevelType w:val="hybridMultilevel"/>
    <w:tmpl w:val="91D295BA"/>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9" w15:restartNumberingAfterBreak="0">
    <w:nsid w:val="201E478C"/>
    <w:multiLevelType w:val="multilevel"/>
    <w:tmpl w:val="9A32076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start w:val="1"/>
      <w:numFmt w:val="decimal"/>
      <w:lvlText w:val="%3."/>
      <w:lvlJc w:val="left"/>
      <w:pPr>
        <w:ind w:left="2520" w:hanging="72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11B40DB"/>
    <w:multiLevelType w:val="hybridMultilevel"/>
    <w:tmpl w:val="1584B34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1F56840"/>
    <w:multiLevelType w:val="hybridMultilevel"/>
    <w:tmpl w:val="FC66A0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5B8423C"/>
    <w:multiLevelType w:val="hybridMultilevel"/>
    <w:tmpl w:val="6E80A8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8674412"/>
    <w:multiLevelType w:val="multilevel"/>
    <w:tmpl w:val="5002D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3978E7"/>
    <w:multiLevelType w:val="hybridMultilevel"/>
    <w:tmpl w:val="4830D88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2E9074AD"/>
    <w:multiLevelType w:val="hybridMultilevel"/>
    <w:tmpl w:val="BA224046"/>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6" w15:restartNumberingAfterBreak="0">
    <w:nsid w:val="2F4C40F4"/>
    <w:multiLevelType w:val="hybridMultilevel"/>
    <w:tmpl w:val="BED806D0"/>
    <w:lvl w:ilvl="0" w:tplc="4009000F">
      <w:start w:val="1"/>
      <w:numFmt w:val="decimal"/>
      <w:lvlText w:val="%1."/>
      <w:lvlJc w:val="left"/>
      <w:pPr>
        <w:ind w:left="720" w:hanging="360"/>
      </w:pPr>
    </w:lvl>
    <w:lvl w:ilvl="1" w:tplc="CFA2FD54">
      <w:numFmt w:val="bullet"/>
      <w:lvlText w:val=""/>
      <w:lvlJc w:val="left"/>
      <w:pPr>
        <w:ind w:left="1440" w:hanging="360"/>
      </w:pPr>
      <w:rPr>
        <w:rFonts w:ascii="Symbol" w:eastAsia="Times New Roman" w:hAnsi="Symbol" w:cs="Times New Roman"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12E6E5B"/>
    <w:multiLevelType w:val="hybridMultilevel"/>
    <w:tmpl w:val="66CAD0A2"/>
    <w:lvl w:ilvl="0" w:tplc="FFFFFFFF">
      <w:start w:val="1"/>
      <w:numFmt w:val="decimal"/>
      <w:lvlText w:val="%1."/>
      <w:lvlJc w:val="left"/>
      <w:pPr>
        <w:ind w:left="720" w:hanging="360"/>
      </w:pPr>
    </w:lvl>
    <w:lvl w:ilvl="1" w:tplc="40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A12124C"/>
    <w:multiLevelType w:val="hybridMultilevel"/>
    <w:tmpl w:val="2842C4B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B736117"/>
    <w:multiLevelType w:val="hybridMultilevel"/>
    <w:tmpl w:val="C06C73A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F7C3206"/>
    <w:multiLevelType w:val="hybridMultilevel"/>
    <w:tmpl w:val="EA94EB7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44DF709F"/>
    <w:multiLevelType w:val="hybridMultilevel"/>
    <w:tmpl w:val="8454F4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468C2117"/>
    <w:multiLevelType w:val="multilevel"/>
    <w:tmpl w:val="49107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BD2603"/>
    <w:multiLevelType w:val="multilevel"/>
    <w:tmpl w:val="FA6A4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0772129"/>
    <w:multiLevelType w:val="hybridMultilevel"/>
    <w:tmpl w:val="B6820C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550E365B"/>
    <w:multiLevelType w:val="multilevel"/>
    <w:tmpl w:val="BBF08B58"/>
    <w:lvl w:ilvl="0">
      <w:start w:val="1"/>
      <w:numFmt w:val="decimal"/>
      <w:lvlText w:val="%1."/>
      <w:lvlJc w:val="left"/>
      <w:pPr>
        <w:tabs>
          <w:tab w:val="num" w:pos="786"/>
        </w:tabs>
        <w:ind w:left="786" w:hanging="360"/>
      </w:pPr>
      <w:rPr>
        <w:rFonts w:hint="default"/>
        <w:b/>
        <w:bCs/>
        <w:sz w:val="28"/>
        <w:szCs w:val="4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D32965"/>
    <w:multiLevelType w:val="hybridMultilevel"/>
    <w:tmpl w:val="756AE81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58C5401E"/>
    <w:multiLevelType w:val="hybridMultilevel"/>
    <w:tmpl w:val="5EA6935A"/>
    <w:lvl w:ilvl="0" w:tplc="CA70B634">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8" w15:restartNumberingAfterBreak="0">
    <w:nsid w:val="5FB57784"/>
    <w:multiLevelType w:val="hybridMultilevel"/>
    <w:tmpl w:val="FE40A6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62DC5F16"/>
    <w:multiLevelType w:val="hybridMultilevel"/>
    <w:tmpl w:val="53068D30"/>
    <w:lvl w:ilvl="0" w:tplc="FFFFFFF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6C4845E5"/>
    <w:multiLevelType w:val="multilevel"/>
    <w:tmpl w:val="DF52074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C5260A6"/>
    <w:multiLevelType w:val="hybridMultilevel"/>
    <w:tmpl w:val="1244076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2" w15:restartNumberingAfterBreak="0">
    <w:nsid w:val="6D801C7F"/>
    <w:multiLevelType w:val="hybridMultilevel"/>
    <w:tmpl w:val="4EA6AF6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6E0763C8"/>
    <w:multiLevelType w:val="hybridMultilevel"/>
    <w:tmpl w:val="8F6EEC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76D51504"/>
    <w:multiLevelType w:val="hybridMultilevel"/>
    <w:tmpl w:val="588661CA"/>
    <w:lvl w:ilvl="0" w:tplc="4648A5DE">
      <w:start w:val="6"/>
      <w:numFmt w:val="bullet"/>
      <w:lvlText w:val="•"/>
      <w:lvlJc w:val="left"/>
      <w:pPr>
        <w:ind w:left="1440" w:hanging="720"/>
      </w:pPr>
      <w:rPr>
        <w:rFonts w:ascii="Times New Roman" w:eastAsiaTheme="minorHAnsi" w:hAnsi="Times New Roman" w:cs="Times New Roman"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5" w15:restartNumberingAfterBreak="0">
    <w:nsid w:val="78022D1B"/>
    <w:multiLevelType w:val="hybridMultilevel"/>
    <w:tmpl w:val="4A8C37CC"/>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36" w15:restartNumberingAfterBreak="0">
    <w:nsid w:val="78C61DBB"/>
    <w:multiLevelType w:val="hybridMultilevel"/>
    <w:tmpl w:val="6C6009EE"/>
    <w:lvl w:ilvl="0" w:tplc="CA70B634">
      <w:start w:val="1"/>
      <w:numFmt w:val="decimal"/>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7" w15:restartNumberingAfterBreak="0">
    <w:nsid w:val="7A530E25"/>
    <w:multiLevelType w:val="multilevel"/>
    <w:tmpl w:val="9AA4E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B2104AC"/>
    <w:multiLevelType w:val="hybridMultilevel"/>
    <w:tmpl w:val="DEB082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9" w15:restartNumberingAfterBreak="0">
    <w:nsid w:val="7C855E61"/>
    <w:multiLevelType w:val="hybridMultilevel"/>
    <w:tmpl w:val="DB0840DE"/>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40" w15:restartNumberingAfterBreak="0">
    <w:nsid w:val="7E6D6755"/>
    <w:multiLevelType w:val="multilevel"/>
    <w:tmpl w:val="9384D66A"/>
    <w:lvl w:ilvl="0">
      <w:start w:val="1"/>
      <w:numFmt w:val="decimal"/>
      <w:lvlText w:val="%1."/>
      <w:lvlJc w:val="left"/>
      <w:pPr>
        <w:tabs>
          <w:tab w:val="num" w:pos="720"/>
        </w:tabs>
        <w:ind w:left="720" w:hanging="360"/>
      </w:pPr>
      <w:rPr>
        <w:rFonts w:hint="default"/>
        <w:sz w:val="20"/>
      </w:rPr>
    </w:lvl>
    <w:lvl w:ilvl="1">
      <w:start w:val="1"/>
      <w:numFmt w:val="bullet"/>
      <w:lvlText w:val=""/>
      <w:lvlJc w:val="left"/>
      <w:pPr>
        <w:ind w:left="1440" w:hanging="360"/>
      </w:pPr>
      <w:rPr>
        <w:rFonts w:ascii="Symbol" w:hAnsi="Symbol" w:hint="default"/>
      </w:rPr>
    </w:lvl>
    <w:lvl w:ilvl="2">
      <w:start w:val="1"/>
      <w:numFmt w:val="decimal"/>
      <w:lvlText w:val="%3."/>
      <w:lvlJc w:val="left"/>
      <w:pPr>
        <w:ind w:left="2520" w:hanging="72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89080410">
    <w:abstractNumId w:val="24"/>
  </w:num>
  <w:num w:numId="2" w16cid:durableId="622229996">
    <w:abstractNumId w:val="16"/>
  </w:num>
  <w:num w:numId="3" w16cid:durableId="1724479540">
    <w:abstractNumId w:val="34"/>
  </w:num>
  <w:num w:numId="4" w16cid:durableId="1531987299">
    <w:abstractNumId w:val="17"/>
  </w:num>
  <w:num w:numId="5" w16cid:durableId="942567726">
    <w:abstractNumId w:val="19"/>
  </w:num>
  <w:num w:numId="6" w16cid:durableId="403188550">
    <w:abstractNumId w:val="5"/>
  </w:num>
  <w:num w:numId="7" w16cid:durableId="239561749">
    <w:abstractNumId w:val="32"/>
  </w:num>
  <w:num w:numId="8" w16cid:durableId="1666125917">
    <w:abstractNumId w:val="28"/>
  </w:num>
  <w:num w:numId="9" w16cid:durableId="1111320440">
    <w:abstractNumId w:val="14"/>
  </w:num>
  <w:num w:numId="10" w16cid:durableId="1368875321">
    <w:abstractNumId w:val="10"/>
  </w:num>
  <w:num w:numId="11" w16cid:durableId="1903826324">
    <w:abstractNumId w:val="20"/>
  </w:num>
  <w:num w:numId="12" w16cid:durableId="1926182543">
    <w:abstractNumId w:val="11"/>
  </w:num>
  <w:num w:numId="13" w16cid:durableId="1364018273">
    <w:abstractNumId w:val="3"/>
  </w:num>
  <w:num w:numId="14" w16cid:durableId="1429931476">
    <w:abstractNumId w:val="37"/>
  </w:num>
  <w:num w:numId="15" w16cid:durableId="272786005">
    <w:abstractNumId w:val="25"/>
  </w:num>
  <w:num w:numId="16" w16cid:durableId="709110496">
    <w:abstractNumId w:val="13"/>
  </w:num>
  <w:num w:numId="17" w16cid:durableId="114909921">
    <w:abstractNumId w:val="4"/>
  </w:num>
  <w:num w:numId="18" w16cid:durableId="1712268979">
    <w:abstractNumId w:val="36"/>
  </w:num>
  <w:num w:numId="19" w16cid:durableId="1206720404">
    <w:abstractNumId w:val="2"/>
  </w:num>
  <w:num w:numId="20" w16cid:durableId="2064600488">
    <w:abstractNumId w:val="7"/>
  </w:num>
  <w:num w:numId="21" w16cid:durableId="1653215243">
    <w:abstractNumId w:val="9"/>
  </w:num>
  <w:num w:numId="22" w16cid:durableId="1842314681">
    <w:abstractNumId w:val="30"/>
  </w:num>
  <w:num w:numId="23" w16cid:durableId="1948854465">
    <w:abstractNumId w:val="27"/>
  </w:num>
  <w:num w:numId="24" w16cid:durableId="1811902928">
    <w:abstractNumId w:val="35"/>
  </w:num>
  <w:num w:numId="25" w16cid:durableId="490099063">
    <w:abstractNumId w:val="39"/>
  </w:num>
  <w:num w:numId="26" w16cid:durableId="928849752">
    <w:abstractNumId w:val="15"/>
  </w:num>
  <w:num w:numId="27" w16cid:durableId="916938320">
    <w:abstractNumId w:val="31"/>
  </w:num>
  <w:num w:numId="28" w16cid:durableId="1659840502">
    <w:abstractNumId w:val="40"/>
  </w:num>
  <w:num w:numId="29" w16cid:durableId="1630894343">
    <w:abstractNumId w:val="29"/>
  </w:num>
  <w:num w:numId="30" w16cid:durableId="1876307367">
    <w:abstractNumId w:val="8"/>
  </w:num>
  <w:num w:numId="31" w16cid:durableId="558249645">
    <w:abstractNumId w:val="23"/>
  </w:num>
  <w:num w:numId="32" w16cid:durableId="193228952">
    <w:abstractNumId w:val="22"/>
  </w:num>
  <w:num w:numId="33" w16cid:durableId="1618681841">
    <w:abstractNumId w:val="1"/>
  </w:num>
  <w:num w:numId="34" w16cid:durableId="1000888689">
    <w:abstractNumId w:val="0"/>
  </w:num>
  <w:num w:numId="35" w16cid:durableId="1670524962">
    <w:abstractNumId w:val="26"/>
  </w:num>
  <w:num w:numId="36" w16cid:durableId="185680746">
    <w:abstractNumId w:val="33"/>
  </w:num>
  <w:num w:numId="37" w16cid:durableId="1158577418">
    <w:abstractNumId w:val="18"/>
  </w:num>
  <w:num w:numId="38" w16cid:durableId="1796025033">
    <w:abstractNumId w:val="6"/>
  </w:num>
  <w:num w:numId="39" w16cid:durableId="1826046694">
    <w:abstractNumId w:val="21"/>
  </w:num>
  <w:num w:numId="40" w16cid:durableId="1921408139">
    <w:abstractNumId w:val="38"/>
  </w:num>
  <w:num w:numId="41" w16cid:durableId="2139840081">
    <w:abstractNumId w:val="12"/>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dical Internet Research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z95ped0t90aqepzwdxewvlw2edrrwfwzt5&quot;&gt;My EndNote Library_HARC&lt;record-ids&gt;&lt;item&gt;354&lt;/item&gt;&lt;item&gt;355&lt;/item&gt;&lt;item&gt;357&lt;/item&gt;&lt;item&gt;358&lt;/item&gt;&lt;item&gt;359&lt;/item&gt;&lt;item&gt;360&lt;/item&gt;&lt;item&gt;361&lt;/item&gt;&lt;item&gt;363&lt;/item&gt;&lt;item&gt;364&lt;/item&gt;&lt;item&gt;365&lt;/item&gt;&lt;item&gt;366&lt;/item&gt;&lt;item&gt;367&lt;/item&gt;&lt;item&gt;369&lt;/item&gt;&lt;item&gt;370&lt;/item&gt;&lt;item&gt;371&lt;/item&gt;&lt;item&gt;372&lt;/item&gt;&lt;item&gt;373&lt;/item&gt;&lt;item&gt;374&lt;/item&gt;&lt;item&gt;375&lt;/item&gt;&lt;item&gt;376&lt;/item&gt;&lt;item&gt;377&lt;/item&gt;&lt;item&gt;378&lt;/item&gt;&lt;item&gt;379&lt;/item&gt;&lt;/record-ids&gt;&lt;/item&gt;&lt;/Libraries&gt;"/>
  </w:docVars>
  <w:rsids>
    <w:rsidRoot w:val="00D85C37"/>
    <w:rsid w:val="0000639B"/>
    <w:rsid w:val="000065D9"/>
    <w:rsid w:val="00015330"/>
    <w:rsid w:val="00024080"/>
    <w:rsid w:val="00047013"/>
    <w:rsid w:val="00060B7E"/>
    <w:rsid w:val="000672D3"/>
    <w:rsid w:val="000748B2"/>
    <w:rsid w:val="00077559"/>
    <w:rsid w:val="0008325A"/>
    <w:rsid w:val="00084D26"/>
    <w:rsid w:val="00085959"/>
    <w:rsid w:val="000C12DD"/>
    <w:rsid w:val="000C7A99"/>
    <w:rsid w:val="000E6E92"/>
    <w:rsid w:val="000E73CB"/>
    <w:rsid w:val="000F0A97"/>
    <w:rsid w:val="000F6E7F"/>
    <w:rsid w:val="001129A5"/>
    <w:rsid w:val="00112FFC"/>
    <w:rsid w:val="00152996"/>
    <w:rsid w:val="0015345E"/>
    <w:rsid w:val="00161B88"/>
    <w:rsid w:val="00163861"/>
    <w:rsid w:val="0017142B"/>
    <w:rsid w:val="00173539"/>
    <w:rsid w:val="00174BF2"/>
    <w:rsid w:val="00184265"/>
    <w:rsid w:val="00186C5D"/>
    <w:rsid w:val="001A0EC7"/>
    <w:rsid w:val="001B182C"/>
    <w:rsid w:val="001B6018"/>
    <w:rsid w:val="001C1F15"/>
    <w:rsid w:val="001C2C7C"/>
    <w:rsid w:val="001C4336"/>
    <w:rsid w:val="001C5BA2"/>
    <w:rsid w:val="001D05BB"/>
    <w:rsid w:val="001D0CDA"/>
    <w:rsid w:val="001D263D"/>
    <w:rsid w:val="001E1F8B"/>
    <w:rsid w:val="001F292E"/>
    <w:rsid w:val="001F2942"/>
    <w:rsid w:val="001F4482"/>
    <w:rsid w:val="001F51DB"/>
    <w:rsid w:val="001F7A5F"/>
    <w:rsid w:val="00201248"/>
    <w:rsid w:val="00202239"/>
    <w:rsid w:val="00202426"/>
    <w:rsid w:val="0020262D"/>
    <w:rsid w:val="00207628"/>
    <w:rsid w:val="002130F2"/>
    <w:rsid w:val="00222B9B"/>
    <w:rsid w:val="00231FE1"/>
    <w:rsid w:val="002405EC"/>
    <w:rsid w:val="002412AA"/>
    <w:rsid w:val="0025365E"/>
    <w:rsid w:val="00256125"/>
    <w:rsid w:val="00263CEC"/>
    <w:rsid w:val="00266E7D"/>
    <w:rsid w:val="002744A1"/>
    <w:rsid w:val="00283921"/>
    <w:rsid w:val="00287677"/>
    <w:rsid w:val="002924E5"/>
    <w:rsid w:val="00294769"/>
    <w:rsid w:val="002B2865"/>
    <w:rsid w:val="002E4E6F"/>
    <w:rsid w:val="002E625D"/>
    <w:rsid w:val="00317ECD"/>
    <w:rsid w:val="00321090"/>
    <w:rsid w:val="00332CB9"/>
    <w:rsid w:val="0033786E"/>
    <w:rsid w:val="00337E69"/>
    <w:rsid w:val="003467B1"/>
    <w:rsid w:val="00370358"/>
    <w:rsid w:val="00371384"/>
    <w:rsid w:val="00384E71"/>
    <w:rsid w:val="00392403"/>
    <w:rsid w:val="00393D13"/>
    <w:rsid w:val="003A134E"/>
    <w:rsid w:val="003A36A2"/>
    <w:rsid w:val="003A7DEE"/>
    <w:rsid w:val="003B173C"/>
    <w:rsid w:val="003C7CE4"/>
    <w:rsid w:val="003D19D9"/>
    <w:rsid w:val="003D24F7"/>
    <w:rsid w:val="003E5ACD"/>
    <w:rsid w:val="003E5CB3"/>
    <w:rsid w:val="003E6CB6"/>
    <w:rsid w:val="003F42C6"/>
    <w:rsid w:val="003F4809"/>
    <w:rsid w:val="004022EB"/>
    <w:rsid w:val="00402644"/>
    <w:rsid w:val="00422C1E"/>
    <w:rsid w:val="004243EB"/>
    <w:rsid w:val="00431547"/>
    <w:rsid w:val="004336CD"/>
    <w:rsid w:val="004353B9"/>
    <w:rsid w:val="00442C21"/>
    <w:rsid w:val="0044633C"/>
    <w:rsid w:val="00461434"/>
    <w:rsid w:val="00467027"/>
    <w:rsid w:val="00467F82"/>
    <w:rsid w:val="00473363"/>
    <w:rsid w:val="00475A58"/>
    <w:rsid w:val="00476DA9"/>
    <w:rsid w:val="00477445"/>
    <w:rsid w:val="004814E5"/>
    <w:rsid w:val="004857F7"/>
    <w:rsid w:val="004A3899"/>
    <w:rsid w:val="004B0075"/>
    <w:rsid w:val="004B452E"/>
    <w:rsid w:val="004B7932"/>
    <w:rsid w:val="004C3108"/>
    <w:rsid w:val="004D0C33"/>
    <w:rsid w:val="004D1A0A"/>
    <w:rsid w:val="004F4E93"/>
    <w:rsid w:val="004F71A4"/>
    <w:rsid w:val="004F7A60"/>
    <w:rsid w:val="00501D17"/>
    <w:rsid w:val="00507E77"/>
    <w:rsid w:val="00521344"/>
    <w:rsid w:val="00522883"/>
    <w:rsid w:val="00533A2A"/>
    <w:rsid w:val="005371FE"/>
    <w:rsid w:val="00541BA4"/>
    <w:rsid w:val="00553C3B"/>
    <w:rsid w:val="00556F15"/>
    <w:rsid w:val="0056294F"/>
    <w:rsid w:val="00565198"/>
    <w:rsid w:val="00584868"/>
    <w:rsid w:val="0058545B"/>
    <w:rsid w:val="005875CC"/>
    <w:rsid w:val="005878E5"/>
    <w:rsid w:val="00592214"/>
    <w:rsid w:val="005A1A29"/>
    <w:rsid w:val="005B537F"/>
    <w:rsid w:val="005B7A98"/>
    <w:rsid w:val="005C424D"/>
    <w:rsid w:val="005C5372"/>
    <w:rsid w:val="005C7E98"/>
    <w:rsid w:val="005D6494"/>
    <w:rsid w:val="005F5DD3"/>
    <w:rsid w:val="00600888"/>
    <w:rsid w:val="00601F6B"/>
    <w:rsid w:val="00606D20"/>
    <w:rsid w:val="00617CF1"/>
    <w:rsid w:val="00626B21"/>
    <w:rsid w:val="00632645"/>
    <w:rsid w:val="00636B8B"/>
    <w:rsid w:val="0064635C"/>
    <w:rsid w:val="00650DDA"/>
    <w:rsid w:val="006578CA"/>
    <w:rsid w:val="00661AA9"/>
    <w:rsid w:val="0066207B"/>
    <w:rsid w:val="00666B6F"/>
    <w:rsid w:val="006760D9"/>
    <w:rsid w:val="0067740E"/>
    <w:rsid w:val="00677450"/>
    <w:rsid w:val="00683649"/>
    <w:rsid w:val="00684088"/>
    <w:rsid w:val="00697862"/>
    <w:rsid w:val="00697E2C"/>
    <w:rsid w:val="006B67C1"/>
    <w:rsid w:val="006C0CDF"/>
    <w:rsid w:val="006C1537"/>
    <w:rsid w:val="006E112C"/>
    <w:rsid w:val="006E1156"/>
    <w:rsid w:val="006F39A4"/>
    <w:rsid w:val="006F39DD"/>
    <w:rsid w:val="006F5064"/>
    <w:rsid w:val="006F6775"/>
    <w:rsid w:val="006F7078"/>
    <w:rsid w:val="00705597"/>
    <w:rsid w:val="00723281"/>
    <w:rsid w:val="0073049E"/>
    <w:rsid w:val="00756214"/>
    <w:rsid w:val="00756484"/>
    <w:rsid w:val="0076331D"/>
    <w:rsid w:val="007667E5"/>
    <w:rsid w:val="007722A3"/>
    <w:rsid w:val="00784D3F"/>
    <w:rsid w:val="0079128F"/>
    <w:rsid w:val="00795F07"/>
    <w:rsid w:val="007A6C1E"/>
    <w:rsid w:val="007B15ED"/>
    <w:rsid w:val="007B3499"/>
    <w:rsid w:val="007C2B7A"/>
    <w:rsid w:val="007C3859"/>
    <w:rsid w:val="007D2B2D"/>
    <w:rsid w:val="007D37FB"/>
    <w:rsid w:val="007D4BC0"/>
    <w:rsid w:val="007E3CA5"/>
    <w:rsid w:val="007F1E72"/>
    <w:rsid w:val="007F6ED5"/>
    <w:rsid w:val="00803FB6"/>
    <w:rsid w:val="008049CE"/>
    <w:rsid w:val="00812144"/>
    <w:rsid w:val="00813565"/>
    <w:rsid w:val="0083733B"/>
    <w:rsid w:val="00841F1F"/>
    <w:rsid w:val="008722B6"/>
    <w:rsid w:val="0088726E"/>
    <w:rsid w:val="00890296"/>
    <w:rsid w:val="008912E9"/>
    <w:rsid w:val="00892EEB"/>
    <w:rsid w:val="008B2E41"/>
    <w:rsid w:val="008B3E61"/>
    <w:rsid w:val="008B6318"/>
    <w:rsid w:val="008D1189"/>
    <w:rsid w:val="008D2D60"/>
    <w:rsid w:val="008E0158"/>
    <w:rsid w:val="008E632C"/>
    <w:rsid w:val="008F384D"/>
    <w:rsid w:val="00901E5F"/>
    <w:rsid w:val="009035EC"/>
    <w:rsid w:val="00912F00"/>
    <w:rsid w:val="0091543F"/>
    <w:rsid w:val="009305F2"/>
    <w:rsid w:val="00930CF8"/>
    <w:rsid w:val="00941657"/>
    <w:rsid w:val="00942953"/>
    <w:rsid w:val="00950524"/>
    <w:rsid w:val="00962E5E"/>
    <w:rsid w:val="00966BE6"/>
    <w:rsid w:val="00966F16"/>
    <w:rsid w:val="00966FAD"/>
    <w:rsid w:val="00967F01"/>
    <w:rsid w:val="00977F60"/>
    <w:rsid w:val="00983D25"/>
    <w:rsid w:val="00985F45"/>
    <w:rsid w:val="00992D78"/>
    <w:rsid w:val="00993D5B"/>
    <w:rsid w:val="00995106"/>
    <w:rsid w:val="009B4568"/>
    <w:rsid w:val="009B5D8C"/>
    <w:rsid w:val="009B77ED"/>
    <w:rsid w:val="009B7B38"/>
    <w:rsid w:val="009C7D45"/>
    <w:rsid w:val="009E3A83"/>
    <w:rsid w:val="009F299F"/>
    <w:rsid w:val="009F6960"/>
    <w:rsid w:val="009F6CED"/>
    <w:rsid w:val="00A00E68"/>
    <w:rsid w:val="00A038D9"/>
    <w:rsid w:val="00A03D86"/>
    <w:rsid w:val="00A042C8"/>
    <w:rsid w:val="00A114F9"/>
    <w:rsid w:val="00A12557"/>
    <w:rsid w:val="00A1394F"/>
    <w:rsid w:val="00A21597"/>
    <w:rsid w:val="00A2201C"/>
    <w:rsid w:val="00A3335D"/>
    <w:rsid w:val="00A34268"/>
    <w:rsid w:val="00A34E9A"/>
    <w:rsid w:val="00A355B5"/>
    <w:rsid w:val="00A44162"/>
    <w:rsid w:val="00A6171C"/>
    <w:rsid w:val="00A66BDB"/>
    <w:rsid w:val="00A73D70"/>
    <w:rsid w:val="00A74737"/>
    <w:rsid w:val="00A86A93"/>
    <w:rsid w:val="00A93571"/>
    <w:rsid w:val="00AC0D88"/>
    <w:rsid w:val="00AC70C8"/>
    <w:rsid w:val="00AD2306"/>
    <w:rsid w:val="00AD254E"/>
    <w:rsid w:val="00AD2A40"/>
    <w:rsid w:val="00AE0A6E"/>
    <w:rsid w:val="00AF4F08"/>
    <w:rsid w:val="00AF590A"/>
    <w:rsid w:val="00B045EE"/>
    <w:rsid w:val="00B077E1"/>
    <w:rsid w:val="00B147E6"/>
    <w:rsid w:val="00B16271"/>
    <w:rsid w:val="00B20E6E"/>
    <w:rsid w:val="00B231A6"/>
    <w:rsid w:val="00B24503"/>
    <w:rsid w:val="00B3796F"/>
    <w:rsid w:val="00B5188D"/>
    <w:rsid w:val="00B559FD"/>
    <w:rsid w:val="00B55C02"/>
    <w:rsid w:val="00B65A90"/>
    <w:rsid w:val="00B724BF"/>
    <w:rsid w:val="00B75EEB"/>
    <w:rsid w:val="00B8055C"/>
    <w:rsid w:val="00B83DE0"/>
    <w:rsid w:val="00B87CA8"/>
    <w:rsid w:val="00B922DF"/>
    <w:rsid w:val="00BA5A5B"/>
    <w:rsid w:val="00BB61DB"/>
    <w:rsid w:val="00BB628F"/>
    <w:rsid w:val="00BB6991"/>
    <w:rsid w:val="00BC0801"/>
    <w:rsid w:val="00BE4A6D"/>
    <w:rsid w:val="00BE5E5C"/>
    <w:rsid w:val="00BE6343"/>
    <w:rsid w:val="00BF3192"/>
    <w:rsid w:val="00BF449C"/>
    <w:rsid w:val="00BF6CF9"/>
    <w:rsid w:val="00C0384D"/>
    <w:rsid w:val="00C03F99"/>
    <w:rsid w:val="00C05D1B"/>
    <w:rsid w:val="00C0764C"/>
    <w:rsid w:val="00C112D5"/>
    <w:rsid w:val="00C216A1"/>
    <w:rsid w:val="00C346DC"/>
    <w:rsid w:val="00C624CC"/>
    <w:rsid w:val="00C63F10"/>
    <w:rsid w:val="00C64328"/>
    <w:rsid w:val="00C6531B"/>
    <w:rsid w:val="00C72049"/>
    <w:rsid w:val="00C77323"/>
    <w:rsid w:val="00C82C59"/>
    <w:rsid w:val="00C974AD"/>
    <w:rsid w:val="00CA7392"/>
    <w:rsid w:val="00CC058C"/>
    <w:rsid w:val="00CD2D7D"/>
    <w:rsid w:val="00CD4453"/>
    <w:rsid w:val="00CD615F"/>
    <w:rsid w:val="00CD70AE"/>
    <w:rsid w:val="00CE35FA"/>
    <w:rsid w:val="00CE5F32"/>
    <w:rsid w:val="00CF41C1"/>
    <w:rsid w:val="00CF7130"/>
    <w:rsid w:val="00D0238F"/>
    <w:rsid w:val="00D061A8"/>
    <w:rsid w:val="00D10C49"/>
    <w:rsid w:val="00D337CE"/>
    <w:rsid w:val="00D37159"/>
    <w:rsid w:val="00D4262A"/>
    <w:rsid w:val="00D43E37"/>
    <w:rsid w:val="00D57306"/>
    <w:rsid w:val="00D57BAA"/>
    <w:rsid w:val="00D620CC"/>
    <w:rsid w:val="00D66F69"/>
    <w:rsid w:val="00D7003B"/>
    <w:rsid w:val="00D70E23"/>
    <w:rsid w:val="00D7419B"/>
    <w:rsid w:val="00D85C37"/>
    <w:rsid w:val="00D91700"/>
    <w:rsid w:val="00D96ABC"/>
    <w:rsid w:val="00DB7AF5"/>
    <w:rsid w:val="00DC56AB"/>
    <w:rsid w:val="00DC56DF"/>
    <w:rsid w:val="00DC7B35"/>
    <w:rsid w:val="00DE1A10"/>
    <w:rsid w:val="00DE6CC3"/>
    <w:rsid w:val="00E00B2F"/>
    <w:rsid w:val="00E03981"/>
    <w:rsid w:val="00E04A10"/>
    <w:rsid w:val="00E1668F"/>
    <w:rsid w:val="00E271E7"/>
    <w:rsid w:val="00E47B3F"/>
    <w:rsid w:val="00E543BC"/>
    <w:rsid w:val="00E60515"/>
    <w:rsid w:val="00E629E9"/>
    <w:rsid w:val="00E650D9"/>
    <w:rsid w:val="00E66237"/>
    <w:rsid w:val="00E66B3A"/>
    <w:rsid w:val="00E707BE"/>
    <w:rsid w:val="00E73716"/>
    <w:rsid w:val="00E82DEA"/>
    <w:rsid w:val="00E91552"/>
    <w:rsid w:val="00E933E0"/>
    <w:rsid w:val="00E96AB4"/>
    <w:rsid w:val="00EB0960"/>
    <w:rsid w:val="00EB6E76"/>
    <w:rsid w:val="00EC3204"/>
    <w:rsid w:val="00EC38FA"/>
    <w:rsid w:val="00EF3C5F"/>
    <w:rsid w:val="00F00255"/>
    <w:rsid w:val="00F0471C"/>
    <w:rsid w:val="00F11238"/>
    <w:rsid w:val="00F12DFF"/>
    <w:rsid w:val="00F50283"/>
    <w:rsid w:val="00F5035E"/>
    <w:rsid w:val="00F528C2"/>
    <w:rsid w:val="00F75510"/>
    <w:rsid w:val="00F91CA9"/>
    <w:rsid w:val="00F94584"/>
    <w:rsid w:val="00F9561F"/>
    <w:rsid w:val="00FB2B18"/>
    <w:rsid w:val="00FB6347"/>
    <w:rsid w:val="00FC1656"/>
    <w:rsid w:val="00FC1AD4"/>
    <w:rsid w:val="00FC73A0"/>
    <w:rsid w:val="00FE6214"/>
    <w:rsid w:val="00FF502C"/>
    <w:rsid w:val="00FF69CB"/>
    <w:rsid w:val="00FF71F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B8C661"/>
  <w15:chartTrackingRefBased/>
  <w15:docId w15:val="{2C883F10-0945-4EE7-BE33-F354BEABF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5C3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85C3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85C3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85C3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85C3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85C3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5C3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5C3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5C3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C3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85C3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85C3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5C3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5C3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5C3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5C3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5C3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5C37"/>
    <w:rPr>
      <w:rFonts w:eastAsiaTheme="majorEastAsia" w:cstheme="majorBidi"/>
      <w:color w:val="272727" w:themeColor="text1" w:themeTint="D8"/>
    </w:rPr>
  </w:style>
  <w:style w:type="paragraph" w:styleId="Title">
    <w:name w:val="Title"/>
    <w:basedOn w:val="Normal"/>
    <w:next w:val="Normal"/>
    <w:link w:val="TitleChar"/>
    <w:uiPriority w:val="10"/>
    <w:qFormat/>
    <w:rsid w:val="00D85C3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5C3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5C3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5C3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5C37"/>
    <w:pPr>
      <w:spacing w:before="160"/>
      <w:jc w:val="center"/>
    </w:pPr>
    <w:rPr>
      <w:i/>
      <w:iCs/>
      <w:color w:val="404040" w:themeColor="text1" w:themeTint="BF"/>
    </w:rPr>
  </w:style>
  <w:style w:type="character" w:customStyle="1" w:styleId="QuoteChar">
    <w:name w:val="Quote Char"/>
    <w:basedOn w:val="DefaultParagraphFont"/>
    <w:link w:val="Quote"/>
    <w:uiPriority w:val="29"/>
    <w:rsid w:val="00D85C37"/>
    <w:rPr>
      <w:i/>
      <w:iCs/>
      <w:color w:val="404040" w:themeColor="text1" w:themeTint="BF"/>
    </w:rPr>
  </w:style>
  <w:style w:type="paragraph" w:styleId="ListParagraph">
    <w:name w:val="List Paragraph"/>
    <w:basedOn w:val="Normal"/>
    <w:uiPriority w:val="34"/>
    <w:qFormat/>
    <w:rsid w:val="00D85C37"/>
    <w:pPr>
      <w:ind w:left="720"/>
      <w:contextualSpacing/>
    </w:pPr>
  </w:style>
  <w:style w:type="character" w:styleId="IntenseEmphasis">
    <w:name w:val="Intense Emphasis"/>
    <w:basedOn w:val="DefaultParagraphFont"/>
    <w:uiPriority w:val="21"/>
    <w:qFormat/>
    <w:rsid w:val="00D85C37"/>
    <w:rPr>
      <w:i/>
      <w:iCs/>
      <w:color w:val="0F4761" w:themeColor="accent1" w:themeShade="BF"/>
    </w:rPr>
  </w:style>
  <w:style w:type="paragraph" w:styleId="IntenseQuote">
    <w:name w:val="Intense Quote"/>
    <w:basedOn w:val="Normal"/>
    <w:next w:val="Normal"/>
    <w:link w:val="IntenseQuoteChar"/>
    <w:uiPriority w:val="30"/>
    <w:qFormat/>
    <w:rsid w:val="00D85C3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85C37"/>
    <w:rPr>
      <w:i/>
      <w:iCs/>
      <w:color w:val="0F4761" w:themeColor="accent1" w:themeShade="BF"/>
    </w:rPr>
  </w:style>
  <w:style w:type="character" w:styleId="IntenseReference">
    <w:name w:val="Intense Reference"/>
    <w:basedOn w:val="DefaultParagraphFont"/>
    <w:uiPriority w:val="32"/>
    <w:qFormat/>
    <w:rsid w:val="00D85C37"/>
    <w:rPr>
      <w:b/>
      <w:bCs/>
      <w:smallCaps/>
      <w:color w:val="0F4761" w:themeColor="accent1" w:themeShade="BF"/>
      <w:spacing w:val="5"/>
    </w:rPr>
  </w:style>
  <w:style w:type="paragraph" w:styleId="NormalWeb">
    <w:name w:val="Normal (Web)"/>
    <w:basedOn w:val="Normal"/>
    <w:uiPriority w:val="99"/>
    <w:unhideWhenUsed/>
    <w:rsid w:val="005F5DD3"/>
    <w:pPr>
      <w:spacing w:before="100" w:beforeAutospacing="1" w:after="100" w:afterAutospacing="1" w:line="240" w:lineRule="auto"/>
    </w:pPr>
    <w:rPr>
      <w:rFonts w:eastAsia="Times New Roman"/>
      <w:kern w:val="0"/>
      <w:lang w:eastAsia="en-IN"/>
      <w14:ligatures w14:val="none"/>
    </w:rPr>
  </w:style>
  <w:style w:type="character" w:styleId="Strong">
    <w:name w:val="Strong"/>
    <w:basedOn w:val="DefaultParagraphFont"/>
    <w:uiPriority w:val="22"/>
    <w:qFormat/>
    <w:rsid w:val="005F5DD3"/>
    <w:rPr>
      <w:b/>
      <w:bCs/>
    </w:rPr>
  </w:style>
  <w:style w:type="character" w:styleId="Hyperlink">
    <w:name w:val="Hyperlink"/>
    <w:basedOn w:val="DefaultParagraphFont"/>
    <w:uiPriority w:val="99"/>
    <w:unhideWhenUsed/>
    <w:rsid w:val="005C7E98"/>
    <w:rPr>
      <w:color w:val="467886" w:themeColor="hyperlink"/>
      <w:u w:val="single"/>
    </w:rPr>
  </w:style>
  <w:style w:type="character" w:styleId="UnresolvedMention">
    <w:name w:val="Unresolved Mention"/>
    <w:basedOn w:val="DefaultParagraphFont"/>
    <w:uiPriority w:val="99"/>
    <w:semiHidden/>
    <w:unhideWhenUsed/>
    <w:rsid w:val="005C7E98"/>
    <w:rPr>
      <w:color w:val="605E5C"/>
      <w:shd w:val="clear" w:color="auto" w:fill="E1DFDD"/>
    </w:rPr>
  </w:style>
  <w:style w:type="character" w:styleId="FollowedHyperlink">
    <w:name w:val="FollowedHyperlink"/>
    <w:basedOn w:val="DefaultParagraphFont"/>
    <w:uiPriority w:val="99"/>
    <w:semiHidden/>
    <w:unhideWhenUsed/>
    <w:rsid w:val="00283921"/>
    <w:rPr>
      <w:color w:val="96607D" w:themeColor="followedHyperlink"/>
      <w:u w:val="single"/>
    </w:rPr>
  </w:style>
  <w:style w:type="paragraph" w:customStyle="1" w:styleId="EndNoteBibliographyTitle">
    <w:name w:val="EndNote Bibliography Title"/>
    <w:basedOn w:val="Normal"/>
    <w:link w:val="EndNoteBibliographyTitleChar"/>
    <w:rsid w:val="00E00B2F"/>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E00B2F"/>
    <w:rPr>
      <w:rFonts w:ascii="Aptos" w:hAnsi="Aptos"/>
      <w:noProof/>
      <w:lang w:val="en-US"/>
    </w:rPr>
  </w:style>
  <w:style w:type="paragraph" w:customStyle="1" w:styleId="EndNoteBibliography">
    <w:name w:val="EndNote Bibliography"/>
    <w:basedOn w:val="Normal"/>
    <w:link w:val="EndNoteBibliographyChar"/>
    <w:rsid w:val="00E00B2F"/>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E00B2F"/>
    <w:rPr>
      <w:rFonts w:ascii="Aptos" w:hAnsi="Aptos"/>
      <w:noProof/>
      <w:lang w:val="en-US"/>
    </w:rPr>
  </w:style>
  <w:style w:type="paragraph" w:styleId="Header">
    <w:name w:val="header"/>
    <w:basedOn w:val="Normal"/>
    <w:link w:val="HeaderChar"/>
    <w:uiPriority w:val="99"/>
    <w:unhideWhenUsed/>
    <w:rsid w:val="004B00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B0075"/>
  </w:style>
  <w:style w:type="paragraph" w:styleId="Footer">
    <w:name w:val="footer"/>
    <w:basedOn w:val="Normal"/>
    <w:link w:val="FooterChar"/>
    <w:uiPriority w:val="99"/>
    <w:unhideWhenUsed/>
    <w:rsid w:val="004B00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B00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000653">
      <w:bodyDiv w:val="1"/>
      <w:marLeft w:val="0"/>
      <w:marRight w:val="0"/>
      <w:marTop w:val="0"/>
      <w:marBottom w:val="0"/>
      <w:divBdr>
        <w:top w:val="none" w:sz="0" w:space="0" w:color="auto"/>
        <w:left w:val="none" w:sz="0" w:space="0" w:color="auto"/>
        <w:bottom w:val="none" w:sz="0" w:space="0" w:color="auto"/>
        <w:right w:val="none" w:sz="0" w:space="0" w:color="auto"/>
      </w:divBdr>
    </w:div>
    <w:div w:id="81487627">
      <w:bodyDiv w:val="1"/>
      <w:marLeft w:val="0"/>
      <w:marRight w:val="0"/>
      <w:marTop w:val="0"/>
      <w:marBottom w:val="0"/>
      <w:divBdr>
        <w:top w:val="none" w:sz="0" w:space="0" w:color="auto"/>
        <w:left w:val="none" w:sz="0" w:space="0" w:color="auto"/>
        <w:bottom w:val="none" w:sz="0" w:space="0" w:color="auto"/>
        <w:right w:val="none" w:sz="0" w:space="0" w:color="auto"/>
      </w:divBdr>
    </w:div>
    <w:div w:id="85276461">
      <w:bodyDiv w:val="1"/>
      <w:marLeft w:val="0"/>
      <w:marRight w:val="0"/>
      <w:marTop w:val="0"/>
      <w:marBottom w:val="0"/>
      <w:divBdr>
        <w:top w:val="none" w:sz="0" w:space="0" w:color="auto"/>
        <w:left w:val="none" w:sz="0" w:space="0" w:color="auto"/>
        <w:bottom w:val="none" w:sz="0" w:space="0" w:color="auto"/>
        <w:right w:val="none" w:sz="0" w:space="0" w:color="auto"/>
      </w:divBdr>
    </w:div>
    <w:div w:id="130369964">
      <w:bodyDiv w:val="1"/>
      <w:marLeft w:val="0"/>
      <w:marRight w:val="0"/>
      <w:marTop w:val="0"/>
      <w:marBottom w:val="0"/>
      <w:divBdr>
        <w:top w:val="none" w:sz="0" w:space="0" w:color="auto"/>
        <w:left w:val="none" w:sz="0" w:space="0" w:color="auto"/>
        <w:bottom w:val="none" w:sz="0" w:space="0" w:color="auto"/>
        <w:right w:val="none" w:sz="0" w:space="0" w:color="auto"/>
      </w:divBdr>
    </w:div>
    <w:div w:id="355011086">
      <w:bodyDiv w:val="1"/>
      <w:marLeft w:val="0"/>
      <w:marRight w:val="0"/>
      <w:marTop w:val="0"/>
      <w:marBottom w:val="0"/>
      <w:divBdr>
        <w:top w:val="none" w:sz="0" w:space="0" w:color="auto"/>
        <w:left w:val="none" w:sz="0" w:space="0" w:color="auto"/>
        <w:bottom w:val="none" w:sz="0" w:space="0" w:color="auto"/>
        <w:right w:val="none" w:sz="0" w:space="0" w:color="auto"/>
      </w:divBdr>
    </w:div>
    <w:div w:id="474875641">
      <w:bodyDiv w:val="1"/>
      <w:marLeft w:val="0"/>
      <w:marRight w:val="0"/>
      <w:marTop w:val="0"/>
      <w:marBottom w:val="0"/>
      <w:divBdr>
        <w:top w:val="none" w:sz="0" w:space="0" w:color="auto"/>
        <w:left w:val="none" w:sz="0" w:space="0" w:color="auto"/>
        <w:bottom w:val="none" w:sz="0" w:space="0" w:color="auto"/>
        <w:right w:val="none" w:sz="0" w:space="0" w:color="auto"/>
      </w:divBdr>
    </w:div>
    <w:div w:id="549002640">
      <w:bodyDiv w:val="1"/>
      <w:marLeft w:val="0"/>
      <w:marRight w:val="0"/>
      <w:marTop w:val="0"/>
      <w:marBottom w:val="0"/>
      <w:divBdr>
        <w:top w:val="none" w:sz="0" w:space="0" w:color="auto"/>
        <w:left w:val="none" w:sz="0" w:space="0" w:color="auto"/>
        <w:bottom w:val="none" w:sz="0" w:space="0" w:color="auto"/>
        <w:right w:val="none" w:sz="0" w:space="0" w:color="auto"/>
      </w:divBdr>
    </w:div>
    <w:div w:id="634795122">
      <w:bodyDiv w:val="1"/>
      <w:marLeft w:val="0"/>
      <w:marRight w:val="0"/>
      <w:marTop w:val="0"/>
      <w:marBottom w:val="0"/>
      <w:divBdr>
        <w:top w:val="none" w:sz="0" w:space="0" w:color="auto"/>
        <w:left w:val="none" w:sz="0" w:space="0" w:color="auto"/>
        <w:bottom w:val="none" w:sz="0" w:space="0" w:color="auto"/>
        <w:right w:val="none" w:sz="0" w:space="0" w:color="auto"/>
      </w:divBdr>
    </w:div>
    <w:div w:id="822431459">
      <w:bodyDiv w:val="1"/>
      <w:marLeft w:val="0"/>
      <w:marRight w:val="0"/>
      <w:marTop w:val="0"/>
      <w:marBottom w:val="0"/>
      <w:divBdr>
        <w:top w:val="none" w:sz="0" w:space="0" w:color="auto"/>
        <w:left w:val="none" w:sz="0" w:space="0" w:color="auto"/>
        <w:bottom w:val="none" w:sz="0" w:space="0" w:color="auto"/>
        <w:right w:val="none" w:sz="0" w:space="0" w:color="auto"/>
      </w:divBdr>
    </w:div>
    <w:div w:id="831028842">
      <w:bodyDiv w:val="1"/>
      <w:marLeft w:val="0"/>
      <w:marRight w:val="0"/>
      <w:marTop w:val="0"/>
      <w:marBottom w:val="0"/>
      <w:divBdr>
        <w:top w:val="none" w:sz="0" w:space="0" w:color="auto"/>
        <w:left w:val="none" w:sz="0" w:space="0" w:color="auto"/>
        <w:bottom w:val="none" w:sz="0" w:space="0" w:color="auto"/>
        <w:right w:val="none" w:sz="0" w:space="0" w:color="auto"/>
      </w:divBdr>
    </w:div>
    <w:div w:id="916287884">
      <w:bodyDiv w:val="1"/>
      <w:marLeft w:val="0"/>
      <w:marRight w:val="0"/>
      <w:marTop w:val="0"/>
      <w:marBottom w:val="0"/>
      <w:divBdr>
        <w:top w:val="none" w:sz="0" w:space="0" w:color="auto"/>
        <w:left w:val="none" w:sz="0" w:space="0" w:color="auto"/>
        <w:bottom w:val="none" w:sz="0" w:space="0" w:color="auto"/>
        <w:right w:val="none" w:sz="0" w:space="0" w:color="auto"/>
      </w:divBdr>
    </w:div>
    <w:div w:id="959412110">
      <w:bodyDiv w:val="1"/>
      <w:marLeft w:val="0"/>
      <w:marRight w:val="0"/>
      <w:marTop w:val="0"/>
      <w:marBottom w:val="0"/>
      <w:divBdr>
        <w:top w:val="none" w:sz="0" w:space="0" w:color="auto"/>
        <w:left w:val="none" w:sz="0" w:space="0" w:color="auto"/>
        <w:bottom w:val="none" w:sz="0" w:space="0" w:color="auto"/>
        <w:right w:val="none" w:sz="0" w:space="0" w:color="auto"/>
      </w:divBdr>
    </w:div>
    <w:div w:id="988633183">
      <w:bodyDiv w:val="1"/>
      <w:marLeft w:val="0"/>
      <w:marRight w:val="0"/>
      <w:marTop w:val="0"/>
      <w:marBottom w:val="0"/>
      <w:divBdr>
        <w:top w:val="none" w:sz="0" w:space="0" w:color="auto"/>
        <w:left w:val="none" w:sz="0" w:space="0" w:color="auto"/>
        <w:bottom w:val="none" w:sz="0" w:space="0" w:color="auto"/>
        <w:right w:val="none" w:sz="0" w:space="0" w:color="auto"/>
      </w:divBdr>
    </w:div>
    <w:div w:id="997726829">
      <w:bodyDiv w:val="1"/>
      <w:marLeft w:val="0"/>
      <w:marRight w:val="0"/>
      <w:marTop w:val="0"/>
      <w:marBottom w:val="0"/>
      <w:divBdr>
        <w:top w:val="none" w:sz="0" w:space="0" w:color="auto"/>
        <w:left w:val="none" w:sz="0" w:space="0" w:color="auto"/>
        <w:bottom w:val="none" w:sz="0" w:space="0" w:color="auto"/>
        <w:right w:val="none" w:sz="0" w:space="0" w:color="auto"/>
      </w:divBdr>
    </w:div>
    <w:div w:id="1083259451">
      <w:bodyDiv w:val="1"/>
      <w:marLeft w:val="0"/>
      <w:marRight w:val="0"/>
      <w:marTop w:val="0"/>
      <w:marBottom w:val="0"/>
      <w:divBdr>
        <w:top w:val="none" w:sz="0" w:space="0" w:color="auto"/>
        <w:left w:val="none" w:sz="0" w:space="0" w:color="auto"/>
        <w:bottom w:val="none" w:sz="0" w:space="0" w:color="auto"/>
        <w:right w:val="none" w:sz="0" w:space="0" w:color="auto"/>
      </w:divBdr>
    </w:div>
    <w:div w:id="1541431235">
      <w:bodyDiv w:val="1"/>
      <w:marLeft w:val="0"/>
      <w:marRight w:val="0"/>
      <w:marTop w:val="0"/>
      <w:marBottom w:val="0"/>
      <w:divBdr>
        <w:top w:val="none" w:sz="0" w:space="0" w:color="auto"/>
        <w:left w:val="none" w:sz="0" w:space="0" w:color="auto"/>
        <w:bottom w:val="none" w:sz="0" w:space="0" w:color="auto"/>
        <w:right w:val="none" w:sz="0" w:space="0" w:color="auto"/>
      </w:divBdr>
    </w:div>
    <w:div w:id="1582829686">
      <w:bodyDiv w:val="1"/>
      <w:marLeft w:val="0"/>
      <w:marRight w:val="0"/>
      <w:marTop w:val="0"/>
      <w:marBottom w:val="0"/>
      <w:divBdr>
        <w:top w:val="none" w:sz="0" w:space="0" w:color="auto"/>
        <w:left w:val="none" w:sz="0" w:space="0" w:color="auto"/>
        <w:bottom w:val="none" w:sz="0" w:space="0" w:color="auto"/>
        <w:right w:val="none" w:sz="0" w:space="0" w:color="auto"/>
      </w:divBdr>
    </w:div>
    <w:div w:id="1690453225">
      <w:bodyDiv w:val="1"/>
      <w:marLeft w:val="0"/>
      <w:marRight w:val="0"/>
      <w:marTop w:val="0"/>
      <w:marBottom w:val="0"/>
      <w:divBdr>
        <w:top w:val="none" w:sz="0" w:space="0" w:color="auto"/>
        <w:left w:val="none" w:sz="0" w:space="0" w:color="auto"/>
        <w:bottom w:val="none" w:sz="0" w:space="0" w:color="auto"/>
        <w:right w:val="none" w:sz="0" w:space="0" w:color="auto"/>
      </w:divBdr>
    </w:div>
    <w:div w:id="1714308076">
      <w:bodyDiv w:val="1"/>
      <w:marLeft w:val="0"/>
      <w:marRight w:val="0"/>
      <w:marTop w:val="0"/>
      <w:marBottom w:val="0"/>
      <w:divBdr>
        <w:top w:val="none" w:sz="0" w:space="0" w:color="auto"/>
        <w:left w:val="none" w:sz="0" w:space="0" w:color="auto"/>
        <w:bottom w:val="none" w:sz="0" w:space="0" w:color="auto"/>
        <w:right w:val="none" w:sz="0" w:space="0" w:color="auto"/>
      </w:divBdr>
    </w:div>
    <w:div w:id="1759669304">
      <w:bodyDiv w:val="1"/>
      <w:marLeft w:val="0"/>
      <w:marRight w:val="0"/>
      <w:marTop w:val="0"/>
      <w:marBottom w:val="0"/>
      <w:divBdr>
        <w:top w:val="none" w:sz="0" w:space="0" w:color="auto"/>
        <w:left w:val="none" w:sz="0" w:space="0" w:color="auto"/>
        <w:bottom w:val="none" w:sz="0" w:space="0" w:color="auto"/>
        <w:right w:val="none" w:sz="0" w:space="0" w:color="auto"/>
      </w:divBdr>
    </w:div>
    <w:div w:id="1856797603">
      <w:bodyDiv w:val="1"/>
      <w:marLeft w:val="0"/>
      <w:marRight w:val="0"/>
      <w:marTop w:val="0"/>
      <w:marBottom w:val="0"/>
      <w:divBdr>
        <w:top w:val="none" w:sz="0" w:space="0" w:color="auto"/>
        <w:left w:val="none" w:sz="0" w:space="0" w:color="auto"/>
        <w:bottom w:val="none" w:sz="0" w:space="0" w:color="auto"/>
        <w:right w:val="none" w:sz="0" w:space="0" w:color="auto"/>
      </w:divBdr>
    </w:div>
    <w:div w:id="1933659095">
      <w:bodyDiv w:val="1"/>
      <w:marLeft w:val="0"/>
      <w:marRight w:val="0"/>
      <w:marTop w:val="0"/>
      <w:marBottom w:val="0"/>
      <w:divBdr>
        <w:top w:val="none" w:sz="0" w:space="0" w:color="auto"/>
        <w:left w:val="none" w:sz="0" w:space="0" w:color="auto"/>
        <w:bottom w:val="none" w:sz="0" w:space="0" w:color="auto"/>
        <w:right w:val="none" w:sz="0" w:space="0" w:color="auto"/>
      </w:divBdr>
    </w:div>
    <w:div w:id="1966694159">
      <w:bodyDiv w:val="1"/>
      <w:marLeft w:val="0"/>
      <w:marRight w:val="0"/>
      <w:marTop w:val="0"/>
      <w:marBottom w:val="0"/>
      <w:divBdr>
        <w:top w:val="none" w:sz="0" w:space="0" w:color="auto"/>
        <w:left w:val="none" w:sz="0" w:space="0" w:color="auto"/>
        <w:bottom w:val="none" w:sz="0" w:space="0" w:color="auto"/>
        <w:right w:val="none" w:sz="0" w:space="0" w:color="auto"/>
      </w:divBdr>
    </w:div>
    <w:div w:id="2045012007">
      <w:bodyDiv w:val="1"/>
      <w:marLeft w:val="0"/>
      <w:marRight w:val="0"/>
      <w:marTop w:val="0"/>
      <w:marBottom w:val="0"/>
      <w:divBdr>
        <w:top w:val="none" w:sz="0" w:space="0" w:color="auto"/>
        <w:left w:val="none" w:sz="0" w:space="0" w:color="auto"/>
        <w:bottom w:val="none" w:sz="0" w:space="0" w:color="auto"/>
        <w:right w:val="none" w:sz="0" w:space="0" w:color="auto"/>
      </w:divBdr>
    </w:div>
    <w:div w:id="2086874960">
      <w:bodyDiv w:val="1"/>
      <w:marLeft w:val="0"/>
      <w:marRight w:val="0"/>
      <w:marTop w:val="0"/>
      <w:marBottom w:val="0"/>
      <w:divBdr>
        <w:top w:val="none" w:sz="0" w:space="0" w:color="auto"/>
        <w:left w:val="none" w:sz="0" w:space="0" w:color="auto"/>
        <w:bottom w:val="none" w:sz="0" w:space="0" w:color="auto"/>
        <w:right w:val="none" w:sz="0" w:space="0" w:color="auto"/>
      </w:divBdr>
    </w:div>
    <w:div w:id="2104714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exlibris.link/XyxLFCGR" TargetMode="External"/><Relationship Id="rId13" Type="http://schemas.openxmlformats.org/officeDocument/2006/relationships/hyperlink" Target="https://go.exlibris.link/lvgLpxY6" TargetMode="External"/><Relationship Id="rId18" Type="http://schemas.openxmlformats.org/officeDocument/2006/relationships/hyperlink" Target="https://www.itransition.com/machine-learning/healthcare" TargetMode="External"/><Relationship Id="rId26" Type="http://schemas.openxmlformats.org/officeDocument/2006/relationships/hyperlink" Target="https://www.mymcso.com/advanced-diagnostics-enhancing-patient-outcomes-with-cutting-edge-technology.html" TargetMode="External"/><Relationship Id="rId3" Type="http://schemas.openxmlformats.org/officeDocument/2006/relationships/styles" Target="styles.xml"/><Relationship Id="rId21" Type="http://schemas.openxmlformats.org/officeDocument/2006/relationships/hyperlink" Target="https://standardbots.com/blog/10-ways-robotics-are-being-used-in-healthcare-today" TargetMode="External"/><Relationship Id="rId7" Type="http://schemas.openxmlformats.org/officeDocument/2006/relationships/endnotes" Target="endnotes.xml"/><Relationship Id="rId12" Type="http://schemas.openxmlformats.org/officeDocument/2006/relationships/hyperlink" Target="https://www.ncbi.nlm.nih.gov/pmc/articles/PMC6875757/" TargetMode="External"/><Relationship Id="rId17" Type="http://schemas.openxmlformats.org/officeDocument/2006/relationships/hyperlink" Target="https://go.exlibris.link/RQPn7fjL" TargetMode="External"/><Relationship Id="rId25" Type="http://schemas.openxmlformats.org/officeDocument/2006/relationships/hyperlink" Target="https://shibumi.com/blog/ai-changing-health-insurance-industry/" TargetMode="External"/><Relationship Id="rId2" Type="http://schemas.openxmlformats.org/officeDocument/2006/relationships/numbering" Target="numbering.xml"/><Relationship Id="rId16" Type="http://schemas.openxmlformats.org/officeDocument/2006/relationships/hyperlink" Target="https://ojs.boulibrary.com/index.php/JAIGS/article/view/33" TargetMode="External"/><Relationship Id="rId20" Type="http://schemas.openxmlformats.org/officeDocument/2006/relationships/hyperlink" Target="https://marutitech.com/use-cases-of-natural-language-processing-in-healthcare/"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3178858/" TargetMode="External"/><Relationship Id="rId24" Type="http://schemas.openxmlformats.org/officeDocument/2006/relationships/hyperlink" Target="https://www.peoplekeep.com/blog/common-types-of-health-insurance-plans" TargetMode="External"/><Relationship Id="rId5" Type="http://schemas.openxmlformats.org/officeDocument/2006/relationships/webSettings" Target="webSettings.xml"/><Relationship Id="rId15" Type="http://schemas.openxmlformats.org/officeDocument/2006/relationships/hyperlink" Target="https://machinelearningmodels.org/the-evolution-of-machine-learning-a-brief-history-and-timeline/" TargetMode="External"/><Relationship Id="rId23" Type="http://schemas.openxmlformats.org/officeDocument/2006/relationships/hyperlink" Target="https://www.ib.barclays/our-insights/AI-productivity-boom.html/?cid=paidsearch-textads_google_google_themes_ai-revolution_us_ai" TargetMode="External"/><Relationship Id="rId28" Type="http://schemas.openxmlformats.org/officeDocument/2006/relationships/hyperlink" Target="https://www.ncbi.nlm.nih.gov/pmc/articles/PMC11127648/" TargetMode="External"/><Relationship Id="rId10" Type="http://schemas.openxmlformats.org/officeDocument/2006/relationships/hyperlink" Target="https://www.britannica.com/topic/higher-education" TargetMode="External"/><Relationship Id="rId19" Type="http://schemas.openxmlformats.org/officeDocument/2006/relationships/hyperlink" Target="https://ojs.boulibrary.com/index.php/JAIGS/article/view/96" TargetMode="External"/><Relationship Id="rId4" Type="http://schemas.openxmlformats.org/officeDocument/2006/relationships/settings" Target="settings.xml"/><Relationship Id="rId9" Type="http://schemas.openxmlformats.org/officeDocument/2006/relationships/hyperlink" Target="https://go.exlibris.link/93bx5ljC" TargetMode="External"/><Relationship Id="rId14" Type="http://schemas.openxmlformats.org/officeDocument/2006/relationships/hyperlink" Target="https://www.ijsdcs.com/index.php/IJMLSD/article/view/519" TargetMode="External"/><Relationship Id="rId22" Type="http://schemas.openxmlformats.org/officeDocument/2006/relationships/hyperlink" Target="https://research.aimultiple.com/deep-learning-in-healthcare/" TargetMode="External"/><Relationship Id="rId27" Type="http://schemas.openxmlformats.org/officeDocument/2006/relationships/hyperlink" Target="https://evidence.care/clinical-decision-support-syste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6A0B34-E74C-4949-9E2D-0C04F9C23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2</TotalTime>
  <Pages>36</Pages>
  <Words>12694</Words>
  <Characters>80655</Characters>
  <Application>Microsoft Office Word</Application>
  <DocSecurity>0</DocSecurity>
  <Lines>1449</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ukesh b</dc:creator>
  <cp:keywords/>
  <dc:description/>
  <cp:lastModifiedBy>bhanukesh b</cp:lastModifiedBy>
  <cp:revision>459</cp:revision>
  <dcterms:created xsi:type="dcterms:W3CDTF">2024-08-29T15:54:00Z</dcterms:created>
  <dcterms:modified xsi:type="dcterms:W3CDTF">2024-09-29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69b06a-8598-4a58-a664-62e4861a2e34</vt:lpwstr>
  </property>
</Properties>
</file>